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7E67C7C3" w:rsidR="008C1CDE" w:rsidRDefault="00BE75BB" w:rsidP="002C0389">
      <w:pPr>
        <w:jc w:val="center"/>
      </w:pPr>
      <w:r>
        <w:t>May 13</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xml:space="preserve">, </w:t>
      </w:r>
      <w:proofErr w:type="gramStart"/>
      <w:r w:rsidRPr="006D238C">
        <w:t>others</w:t>
      </w:r>
      <w:proofErr w:type="gramEnd"/>
      <w:r w:rsidRPr="006D238C">
        <w:t xml:space="preserve"> choices, and real-time discussion of choices. We see uses of the tool for two purposes</w:t>
      </w:r>
      <w:r w:rsidR="00F96669">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2308CC">
      <w:pPr>
        <w:pStyle w:val="ListParagraph"/>
        <w:numPr>
          <w:ilvl w:val="0"/>
          <w:numId w:val="49"/>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6D238C">
      <w:pPr>
        <w:pStyle w:val="ListParagraph"/>
        <w:numPr>
          <w:ilvl w:val="1"/>
          <w:numId w:val="49"/>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115C8E2F" w:rsidR="0064431B" w:rsidRPr="0064431B" w:rsidRDefault="0064431B" w:rsidP="0064431B">
      <w:pPr>
        <w:pStyle w:val="ListParagraph"/>
        <w:numPr>
          <w:ilvl w:val="0"/>
          <w:numId w:val="63"/>
        </w:numPr>
        <w:rPr>
          <w:b/>
          <w:bCs/>
        </w:rPr>
      </w:pPr>
      <w:r w:rsidRPr="0064431B">
        <w:rPr>
          <w:b/>
          <w:bCs/>
        </w:rPr>
        <w:t>Lake Mead water level is the sum of the protection elevation plus each user’s available water.</w:t>
      </w:r>
    </w:p>
    <w:p w14:paraId="47541EC9" w14:textId="36E478BD"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77777777" w:rsidR="0077138A" w:rsidRPr="0077138A" w:rsidRDefault="0077138A" w:rsidP="0077138A">
      <w:pPr>
        <w:pStyle w:val="ListParagraph"/>
      </w:pPr>
    </w:p>
    <w:p w14:paraId="34293DA2" w14:textId="0D7F6EBB" w:rsidR="0064431B" w:rsidRDefault="0064431B" w:rsidP="0077138A">
      <w:pPr>
        <w:pStyle w:val="ListParagraph"/>
        <w:numPr>
          <w:ilvl w:val="0"/>
          <w:numId w:val="63"/>
        </w:numPr>
      </w:pPr>
      <w:r w:rsidRPr="0077138A">
        <w:rPr>
          <w:b/>
          <w:bCs/>
        </w:rPr>
        <w:t>Each user manages all their available water not just prior conserved water.</w:t>
      </w:r>
    </w:p>
    <w:p w14:paraId="47C25C3B" w14:textId="7742E063" w:rsidR="0064431B" w:rsidRDefault="0064431B" w:rsidP="0064431B">
      <w:pPr>
        <w:jc w:val="center"/>
      </w:pPr>
      <w:r w:rsidRPr="0064431B">
        <w:rPr>
          <w:noProof/>
        </w:rPr>
        <w:drawing>
          <wp:inline distT="0" distB="0" distL="0" distR="0" wp14:anchorId="5BA73C4F" wp14:editId="1E33DF43">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64B9B01" w14:textId="0147E690" w:rsidR="0064431B" w:rsidRPr="0064431B" w:rsidRDefault="0064431B" w:rsidP="0064431B">
      <w:pPr>
        <w:pStyle w:val="ListParagraph"/>
        <w:numPr>
          <w:ilvl w:val="0"/>
          <w:numId w:val="63"/>
        </w:numPr>
      </w:pPr>
      <w:r w:rsidRPr="0064431B">
        <w:rPr>
          <w:b/>
          <w:bCs/>
        </w:rPr>
        <w:t>Tribal Nations of the Lower Basin manage their own settled water rights</w:t>
      </w:r>
    </w:p>
    <w:p w14:paraId="79FEC022" w14:textId="77777777" w:rsidR="0064431B" w:rsidRDefault="0064431B" w:rsidP="0064431B">
      <w:pPr>
        <w:pStyle w:val="ListParagraph"/>
        <w:rPr>
          <w:b/>
          <w:bCs/>
        </w:rPr>
      </w:pPr>
    </w:p>
    <w:p w14:paraId="3AC7CB67" w14:textId="6872827D" w:rsidR="0064431B" w:rsidRDefault="0064431B" w:rsidP="0064431B">
      <w:pPr>
        <w:pStyle w:val="ListParagraph"/>
        <w:ind w:left="0"/>
        <w:jc w:val="center"/>
      </w:pPr>
      <w:r w:rsidRPr="0064431B">
        <w:rPr>
          <w:noProof/>
        </w:rPr>
        <w:drawing>
          <wp:inline distT="0" distB="0" distL="0" distR="0" wp14:anchorId="0C04F2FE" wp14:editId="4D40D349">
            <wp:extent cx="3348461" cy="1736120"/>
            <wp:effectExtent l="0" t="0" r="4445" b="0"/>
            <wp:docPr id="846014438" name="Picture 1" descr="A graph with different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14438" name="Picture 1" descr="A graph with different colored text&#10;&#10;Description automatically generated with medium confidence"/>
                    <pic:cNvPicPr/>
                  </pic:nvPicPr>
                  <pic:blipFill>
                    <a:blip r:embed="rId12"/>
                    <a:stretch>
                      <a:fillRect/>
                    </a:stretch>
                  </pic:blipFill>
                  <pic:spPr>
                    <a:xfrm>
                      <a:off x="0" y="0"/>
                      <a:ext cx="3364188" cy="1744274"/>
                    </a:xfrm>
                    <a:prstGeom prst="rect">
                      <a:avLst/>
                    </a:prstGeom>
                  </pic:spPr>
                </pic:pic>
              </a:graphicData>
            </a:graphic>
          </wp:inline>
        </w:drawing>
      </w:r>
    </w:p>
    <w:p w14:paraId="5546963B" w14:textId="5A3E3A7A"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5112A5ED" w:rsidR="009E5BB6" w:rsidRDefault="001F2855" w:rsidP="00305979">
      <w:r>
        <w:lastRenderedPageBreak/>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2345AB81" w:rsidR="005425CF" w:rsidRDefault="009C1DD6" w:rsidP="00C3660E">
      <w:r>
        <w:rPr>
          <w:noProof/>
        </w:rPr>
        <w:drawing>
          <wp:inline distT="0" distB="0" distL="0" distR="0" wp14:anchorId="131E7380" wp14:editId="4B479D7C">
            <wp:extent cx="4675367" cy="6403043"/>
            <wp:effectExtent l="0" t="0" r="0" b="0"/>
            <wp:docPr id="861888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9986" cy="6409370"/>
                    </a:xfrm>
                    <a:prstGeom prst="rect">
                      <a:avLst/>
                    </a:prstGeom>
                    <a:noFill/>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proofErr w:type="gramStart"/>
      <w:r w:rsidR="00816276">
        <w:t>participant</w:t>
      </w:r>
      <w:proofErr w:type="gramEnd"/>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E72607">
            <w:pPr>
              <w:pStyle w:val="ListParagraph"/>
              <w:numPr>
                <w:ilvl w:val="0"/>
                <w:numId w:val="19"/>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i)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w:t>
      </w:r>
      <w:proofErr w:type="gramStart"/>
      <w:r w:rsidR="001967B1">
        <w:t>five year</w:t>
      </w:r>
      <w:proofErr w:type="gramEnd"/>
      <w:r w:rsidR="001967B1">
        <w:t xml:space="preserve">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7A2B3676" w:rsidR="004370CA" w:rsidRPr="004370CA" w:rsidRDefault="004370CA" w:rsidP="001967B1">
      <w:pPr>
        <w:rPr>
          <w:b/>
          <w:bCs/>
        </w:rPr>
      </w:pPr>
      <w:r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2A14ABEB"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7A2FF7">
        <w:t>a</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4C737114" w:rsidR="008027CB" w:rsidRPr="00BD704F" w:rsidRDefault="008027CB" w:rsidP="008027CB">
      <w:pPr>
        <w:rPr>
          <w:b/>
          <w:bCs/>
        </w:rPr>
      </w:pPr>
      <w:r w:rsidRPr="00BD704F">
        <w:rPr>
          <w:b/>
          <w:bCs/>
        </w:rPr>
        <w:t xml:space="preserve">Figure </w:t>
      </w:r>
      <w:r>
        <w:rPr>
          <w:b/>
          <w:bCs/>
        </w:rPr>
        <w:t>1</w:t>
      </w:r>
      <w:r w:rsidR="007A2FF7">
        <w:rPr>
          <w:b/>
          <w:bCs/>
        </w:rPr>
        <w:t>a</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w:t>
      </w:r>
      <w:proofErr w:type="gramStart"/>
      <w:r>
        <w:t>20)</w:t>
      </w:r>
      <w:r w:rsidR="008027CB">
        <w:t>(</w:t>
      </w:r>
      <w:proofErr w:type="gramEnd"/>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093696C4"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b</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4B6F38A5" w:rsidR="00686A2C" w:rsidRPr="00C65E6C" w:rsidRDefault="00686A2C" w:rsidP="001967B1">
      <w:pPr>
        <w:rPr>
          <w:b/>
          <w:bCs/>
        </w:rPr>
      </w:pPr>
      <w:r w:rsidRPr="00C65E6C">
        <w:rPr>
          <w:b/>
          <w:bCs/>
        </w:rPr>
        <w:t xml:space="preserve">Figure </w:t>
      </w:r>
      <w:r w:rsidR="007A2FF7">
        <w:rPr>
          <w:b/>
          <w:bCs/>
        </w:rPr>
        <w:t>1b</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8EF0016" w14:textId="4B98492F" w:rsidR="00DA2B3D"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Table 1d)</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 The location and amounts for each Tribal Nation are shown in Table 1e.</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1"/>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2"/>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03E00D49"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w:t>
      </w:r>
      <w:proofErr w:type="gramStart"/>
      <w:r>
        <w:rPr>
          <w:rStyle w:val="Heading3Char"/>
        </w:rPr>
        <w:t>are located in</w:t>
      </w:r>
      <w:proofErr w:type="gramEnd"/>
      <w:r>
        <w:rPr>
          <w:rStyle w:val="Heading3Char"/>
        </w:rPr>
        <w:t xml:space="preserve"> Arizona (see also Table 1d and 1e).</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77777777" w:rsidR="00332B3A" w:rsidRDefault="00332B3A" w:rsidP="00043F17">
      <w:pPr>
        <w:rPr>
          <w:b/>
          <w:bCs/>
        </w:rPr>
      </w:pPr>
    </w:p>
    <w:p w14:paraId="76D9D7DB" w14:textId="77777777" w:rsidR="00166CAC" w:rsidRDefault="00166CAC" w:rsidP="00043F17">
      <w:pPr>
        <w:rPr>
          <w:b/>
          <w:bCs/>
        </w:rPr>
      </w:pPr>
    </w:p>
    <w:p w14:paraId="52F644E7" w14:textId="77777777" w:rsidR="00166CAC" w:rsidRDefault="00166CAC" w:rsidP="00043F17">
      <w:pPr>
        <w:rPr>
          <w:b/>
          <w:bCs/>
        </w:rPr>
      </w:pPr>
    </w:p>
    <w:p w14:paraId="37F793C2" w14:textId="77777777" w:rsidR="00166CAC" w:rsidRDefault="00166CAC" w:rsidP="00043F17">
      <w:pPr>
        <w:rPr>
          <w:b/>
          <w:bCs/>
        </w:rPr>
      </w:pPr>
    </w:p>
    <w:p w14:paraId="1972EE85" w14:textId="77777777" w:rsidR="00166CAC" w:rsidRDefault="00166CAC" w:rsidP="00043F17">
      <w:pPr>
        <w:rPr>
          <w:b/>
          <w:bCs/>
        </w:rPr>
      </w:pPr>
    </w:p>
    <w:p w14:paraId="38F20979" w14:textId="77777777" w:rsidR="00166CAC" w:rsidRDefault="00166CAC" w:rsidP="00043F17">
      <w:pPr>
        <w:rPr>
          <w:b/>
          <w:bCs/>
        </w:rPr>
      </w:pPr>
    </w:p>
    <w:p w14:paraId="2C54042C" w14:textId="77777777" w:rsidR="00166CAC" w:rsidRDefault="00166CAC" w:rsidP="00043F17">
      <w:pPr>
        <w:rPr>
          <w:b/>
          <w:bCs/>
        </w:rPr>
      </w:pPr>
    </w:p>
    <w:p w14:paraId="20F6EEFA" w14:textId="77777777" w:rsidR="00166CAC" w:rsidRDefault="00166CAC" w:rsidP="00043F17">
      <w:pPr>
        <w:rPr>
          <w:b/>
          <w:bCs/>
        </w:rPr>
      </w:pPr>
    </w:p>
    <w:p w14:paraId="355CF925" w14:textId="77777777" w:rsidR="00166CAC" w:rsidRDefault="00166CAC" w:rsidP="00043F17">
      <w:pPr>
        <w:rPr>
          <w:b/>
          <w:bCs/>
        </w:rPr>
      </w:pPr>
    </w:p>
    <w:p w14:paraId="7CCF6B5E" w14:textId="77777777" w:rsidR="00166CAC" w:rsidRDefault="00166CAC" w:rsidP="00043F17">
      <w:pPr>
        <w:rPr>
          <w:b/>
          <w:bCs/>
        </w:rPr>
      </w:pPr>
    </w:p>
    <w:p w14:paraId="6EC1B2DB" w14:textId="77777777" w:rsidR="00166CAC" w:rsidRDefault="00166CAC" w:rsidP="00043F17">
      <w:pPr>
        <w:rPr>
          <w:b/>
          <w:bCs/>
        </w:rPr>
      </w:pPr>
    </w:p>
    <w:p w14:paraId="0BAFE0E3" w14:textId="77777777" w:rsidR="00166CAC" w:rsidRDefault="00166CAC" w:rsidP="00043F17">
      <w:pPr>
        <w:rPr>
          <w:b/>
          <w:bCs/>
        </w:rPr>
      </w:pPr>
    </w:p>
    <w:p w14:paraId="106E22DB" w14:textId="77777777" w:rsidR="00166CAC" w:rsidRDefault="00166CAC" w:rsidP="00043F17">
      <w:pPr>
        <w:rPr>
          <w:b/>
          <w:bCs/>
        </w:rPr>
      </w:pPr>
    </w:p>
    <w:p w14:paraId="4F24B6BC" w14:textId="77777777" w:rsidR="00166CAC" w:rsidRDefault="00166CAC" w:rsidP="00043F17">
      <w:pPr>
        <w:rPr>
          <w:b/>
          <w:bCs/>
        </w:rPr>
      </w:pPr>
    </w:p>
    <w:p w14:paraId="19BD50FE" w14:textId="77777777" w:rsidR="00166CAC" w:rsidRDefault="00166CAC" w:rsidP="00043F17">
      <w:pPr>
        <w:rPr>
          <w:b/>
          <w:bCs/>
        </w:rPr>
      </w:pPr>
    </w:p>
    <w:p w14:paraId="2E8846B3" w14:textId="77777777" w:rsidR="00166CAC" w:rsidRDefault="00166CAC" w:rsidP="00043F17">
      <w:pPr>
        <w:rPr>
          <w:b/>
          <w:bCs/>
        </w:rPr>
      </w:pPr>
    </w:p>
    <w:p w14:paraId="3A035160" w14:textId="77777777" w:rsidR="00166CAC" w:rsidRDefault="00166CAC" w:rsidP="00043F17">
      <w:pPr>
        <w:rPr>
          <w:b/>
          <w:bCs/>
        </w:rPr>
      </w:pPr>
    </w:p>
    <w:p w14:paraId="6A8843BD" w14:textId="77777777" w:rsidR="00166CAC" w:rsidRDefault="00166CAC" w:rsidP="00043F17">
      <w:pPr>
        <w:rPr>
          <w:b/>
          <w:bCs/>
        </w:rPr>
      </w:pPr>
    </w:p>
    <w:p w14:paraId="1C98FED0" w14:textId="77777777" w:rsidR="00166CAC" w:rsidRDefault="00166CAC" w:rsidP="00043F17">
      <w:pPr>
        <w:rPr>
          <w:b/>
          <w:bCs/>
        </w:rPr>
      </w:pPr>
    </w:p>
    <w:p w14:paraId="6902682E" w14:textId="77777777" w:rsidR="00166CAC" w:rsidRDefault="00166CAC" w:rsidP="00043F17">
      <w:pPr>
        <w:rPr>
          <w:b/>
          <w:bCs/>
        </w:rPr>
      </w:pPr>
    </w:p>
    <w:p w14:paraId="32D70DC1" w14:textId="77777777" w:rsidR="00166CAC" w:rsidRDefault="00166CAC" w:rsidP="00043F17">
      <w:pPr>
        <w:rPr>
          <w:b/>
          <w:bCs/>
        </w:rPr>
      </w:pPr>
    </w:p>
    <w:p w14:paraId="0F92625E" w14:textId="77777777" w:rsidR="00166CAC" w:rsidRDefault="00166CAC" w:rsidP="00043F17">
      <w:pPr>
        <w:rPr>
          <w:b/>
          <w:bCs/>
        </w:rPr>
      </w:pPr>
    </w:p>
    <w:p w14:paraId="5843BFB1" w14:textId="77777777" w:rsidR="00166CAC" w:rsidRDefault="00166CAC" w:rsidP="00043F17">
      <w:pPr>
        <w:rPr>
          <w:b/>
          <w:bCs/>
        </w:rPr>
      </w:pPr>
    </w:p>
    <w:p w14:paraId="5F1C8C28" w14:textId="3A1DD2E0"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d Inflow</w:t>
      </w:r>
    </w:p>
    <w:p w14:paraId="2C0F7438" w14:textId="5B955A13" w:rsidR="00043F17" w:rsidRPr="00043F17" w:rsidRDefault="003977EE" w:rsidP="00043F17">
      <w:r w:rsidRPr="003977EE">
        <w:rPr>
          <w:noProof/>
        </w:rPr>
        <w:drawing>
          <wp:inline distT="0" distB="0" distL="0" distR="0" wp14:anchorId="0BAD63FF" wp14:editId="072D6BE2">
            <wp:extent cx="5323809" cy="6352381"/>
            <wp:effectExtent l="0" t="0" r="0" b="0"/>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3"/>
                    <a:stretch>
                      <a:fillRect/>
                    </a:stretch>
                  </pic:blipFill>
                  <pic:spPr>
                    <a:xfrm>
                      <a:off x="0" y="0"/>
                      <a:ext cx="5323809" cy="6352381"/>
                    </a:xfrm>
                    <a:prstGeom prst="rect">
                      <a:avLst/>
                    </a:prstGeom>
                  </pic:spPr>
                </pic:pic>
              </a:graphicData>
            </a:graphic>
          </wp:inline>
        </w:drawing>
      </w:r>
    </w:p>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332B3A">
      <w:pPr>
        <w:pStyle w:val="paragraph"/>
        <w:numPr>
          <w:ilvl w:val="0"/>
          <w:numId w:val="65"/>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332B3A">
      <w:pPr>
        <w:pStyle w:val="paragraph"/>
        <w:numPr>
          <w:ilvl w:val="0"/>
          <w:numId w:val="65"/>
        </w:numPr>
        <w:spacing w:before="0" w:beforeAutospacing="0" w:after="0" w:afterAutospacing="0"/>
        <w:textAlignment w:val="baseline"/>
        <w:rPr>
          <w:sz w:val="18"/>
          <w:szCs w:val="18"/>
        </w:rPr>
      </w:pPr>
      <w:r w:rsidRPr="006B6938">
        <w:rPr>
          <w:rStyle w:val="normaltextrun"/>
          <w:b/>
          <w:bCs/>
        </w:rPr>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6AA0CAB3"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8027CB">
        <w:t>3</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8027CB">
        <w:t>4</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981A12">
        <w:t>5</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4"/>
                    <a:stretch>
                      <a:fillRect/>
                    </a:stretch>
                  </pic:blipFill>
                  <pic:spPr>
                    <a:xfrm>
                      <a:off x="0" y="0"/>
                      <a:ext cx="4522890" cy="2276908"/>
                    </a:xfrm>
                    <a:prstGeom prst="rect">
                      <a:avLst/>
                    </a:prstGeom>
                  </pic:spPr>
                </pic:pic>
              </a:graphicData>
            </a:graphic>
          </wp:inline>
        </w:drawing>
      </w:r>
    </w:p>
    <w:p w14:paraId="22894BE7" w14:textId="45B3E26C" w:rsidR="00B97062" w:rsidRDefault="00B97062" w:rsidP="00173D55">
      <w:pPr>
        <w:rPr>
          <w:b/>
          <w:bCs/>
        </w:rPr>
      </w:pPr>
      <w:r w:rsidRPr="00B97062">
        <w:rPr>
          <w:b/>
          <w:bCs/>
        </w:rPr>
        <w:t xml:space="preserve">Figure </w:t>
      </w:r>
      <w:r w:rsidR="008027CB">
        <w:rPr>
          <w:b/>
          <w:bCs/>
        </w:rPr>
        <w:t>3</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5"/>
                    <a:stretch>
                      <a:fillRect/>
                    </a:stretch>
                  </pic:blipFill>
                  <pic:spPr>
                    <a:xfrm>
                      <a:off x="0" y="0"/>
                      <a:ext cx="3415293" cy="2073988"/>
                    </a:xfrm>
                    <a:prstGeom prst="rect">
                      <a:avLst/>
                    </a:prstGeom>
                  </pic:spPr>
                </pic:pic>
              </a:graphicData>
            </a:graphic>
          </wp:inline>
        </w:drawing>
      </w:r>
    </w:p>
    <w:p w14:paraId="097B7CF5" w14:textId="0004048B" w:rsidR="00932C1B" w:rsidRPr="00B97062" w:rsidRDefault="00932C1B" w:rsidP="00173D55">
      <w:pPr>
        <w:rPr>
          <w:b/>
          <w:bCs/>
        </w:rPr>
      </w:pPr>
      <w:r>
        <w:rPr>
          <w:b/>
          <w:bCs/>
        </w:rPr>
        <w:t xml:space="preserve">Figure </w:t>
      </w:r>
      <w:r w:rsidR="008027CB">
        <w:rPr>
          <w:b/>
          <w:bCs/>
        </w:rPr>
        <w:t>4</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lastRenderedPageBreak/>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19711" cy="2700237"/>
                    </a:xfrm>
                    <a:prstGeom prst="rect">
                      <a:avLst/>
                    </a:prstGeom>
                  </pic:spPr>
                </pic:pic>
              </a:graphicData>
            </a:graphic>
          </wp:inline>
        </w:drawing>
      </w:r>
    </w:p>
    <w:p w14:paraId="5A6C6096" w14:textId="6012D670" w:rsidR="009D0BFB" w:rsidRDefault="0077198F" w:rsidP="009D0BFB">
      <w:pPr>
        <w:rPr>
          <w:b/>
          <w:bCs/>
        </w:rPr>
      </w:pPr>
      <w:r>
        <w:rPr>
          <w:b/>
          <w:bCs/>
        </w:rPr>
        <w:t xml:space="preserve">Figure </w:t>
      </w:r>
      <w:r w:rsidR="008027CB">
        <w:rPr>
          <w:b/>
          <w:bCs/>
        </w:rPr>
        <w:t>5</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B25684">
      <w:pPr>
        <w:pStyle w:val="ListParagraph"/>
        <w:numPr>
          <w:ilvl w:val="0"/>
          <w:numId w:val="55"/>
        </w:numPr>
      </w:pPr>
      <w:r>
        <w:t>Nearest USGS gages</w:t>
      </w:r>
      <w:r w:rsidR="00866E9A">
        <w:t>.</w:t>
      </w:r>
    </w:p>
    <w:p w14:paraId="4761BDED" w14:textId="2729B08B" w:rsidR="00B25684" w:rsidRDefault="00B25684" w:rsidP="0038437B">
      <w:pPr>
        <w:pStyle w:val="ListParagraph"/>
        <w:numPr>
          <w:ilvl w:val="0"/>
          <w:numId w:val="55"/>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proofErr w:type="gramStart"/>
      <w:r w:rsidR="00DD4CA9" w:rsidRPr="00CE199F">
        <w:rPr>
          <w:b/>
          <w:bCs/>
        </w:rPr>
        <w:t>all</w:t>
      </w:r>
      <w:r w:rsidR="00DD4CA9">
        <w:t xml:space="preserve"> of</w:t>
      </w:r>
      <w:proofErr w:type="gramEnd"/>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8F6472">
      <w:pPr>
        <w:pStyle w:val="ListParagraph"/>
        <w:numPr>
          <w:ilvl w:val="0"/>
          <w:numId w:val="57"/>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8F6472">
      <w:pPr>
        <w:pStyle w:val="ListParagraph"/>
        <w:numPr>
          <w:ilvl w:val="0"/>
          <w:numId w:val="57"/>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i)</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7"/>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4B6AC0">
      <w:pPr>
        <w:pStyle w:val="ListParagraph"/>
        <w:numPr>
          <w:ilvl w:val="0"/>
          <w:numId w:val="58"/>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4F618A">
      <w:pPr>
        <w:pStyle w:val="ListParagraph"/>
        <w:numPr>
          <w:ilvl w:val="0"/>
          <w:numId w:val="58"/>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173873E3" w14:textId="77777777" w:rsidR="00373B75" w:rsidRDefault="00B07911" w:rsidP="00373B75">
      <w:r>
        <w:t>Participants s</w:t>
      </w:r>
      <w:r w:rsidR="00717C95">
        <w:t xml:space="preserve">plit the </w:t>
      </w:r>
      <w:r w:rsidR="00373B75">
        <w:t>Lake Mead i</w:t>
      </w:r>
      <w:r w:rsidR="00717C95">
        <w:t>nflow among accounts</w:t>
      </w:r>
      <w:r w:rsidR="00AC7A34">
        <w:t xml:space="preserve"> (</w:t>
      </w:r>
      <w:r w:rsidR="00373B75">
        <w:t>See Row 28</w:t>
      </w:r>
      <w:r w:rsidR="00AC7A34">
        <w:t>).</w:t>
      </w:r>
      <w:r w:rsidR="00373B75">
        <w:t xml:space="preserve"> </w:t>
      </w:r>
      <w:r w:rsidR="00C670B6">
        <w:t>There are lots of ways to split</w:t>
      </w:r>
      <w:r>
        <w:t xml:space="preserve"> inflow among the </w:t>
      </w:r>
      <w:r w:rsidR="00373B75">
        <w:t>users</w:t>
      </w:r>
      <w:r w:rsidR="00C670B6">
        <w:t>.</w:t>
      </w:r>
    </w:p>
    <w:p w14:paraId="0CABA4E8" w14:textId="3BD95983" w:rsidR="00373B75" w:rsidRDefault="00373B75" w:rsidP="00373B75">
      <w:r>
        <w:t xml:space="preserve">To maintain the Reclamation protection elevation, this user is assigned </w:t>
      </w:r>
      <w:r w:rsidR="00D85D8A">
        <w:rPr>
          <w:i/>
          <w:iCs/>
        </w:rPr>
        <w:t>the first block of inflow to</w:t>
      </w:r>
      <w:r>
        <w:t xml:space="preserve"> exactly </w:t>
      </w:r>
      <w:r w:rsidR="00D85D8A">
        <w:t>offset</w:t>
      </w:r>
      <w:r>
        <w:t xml:space="preserve"> to </w:t>
      </w:r>
      <w:proofErr w:type="spellStart"/>
      <w:r>
        <w:t>it’s</w:t>
      </w:r>
      <w:proofErr w:type="spellEnd"/>
      <w:r>
        <w:t xml:space="preserve"> share of the annual reservoir evaporation (Row 46).</w:t>
      </w:r>
      <w:r w:rsidR="00D85D8A">
        <w:t xml:space="preserve"> This volume will vary from year to year as Lake Mead storage and evaporation vary.</w:t>
      </w:r>
    </w:p>
    <w:p w14:paraId="42731C89" w14:textId="7BAF0F36" w:rsidR="00356555" w:rsidRPr="00356555" w:rsidRDefault="00373B75" w:rsidP="00B1219D">
      <w:pPr>
        <w:rPr>
          <w:i/>
          <w:iCs/>
        </w:rPr>
      </w:pPr>
      <w:r>
        <w:t xml:space="preserve">Splits of reservoir inflow among the other users can </w:t>
      </w:r>
      <w:r w:rsidRPr="00864484">
        <w:t xml:space="preserve">leverage prior shortage sharing </w:t>
      </w:r>
      <w:r>
        <w:t xml:space="preserve">agreements, including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t>. This proposal allocated user reductions as a percentage of the total mandatory reduction (Table</w:t>
      </w:r>
      <w:r w:rsidR="007A2FF7">
        <w:t xml:space="preserve"> 4c</w:t>
      </w:r>
      <w:r w:rsidR="00D85D8A">
        <w:t xml:space="preserve">). </w:t>
      </w:r>
      <w:proofErr w:type="gramStart"/>
      <w:r>
        <w:t>Thus</w:t>
      </w:r>
      <w:proofErr w:type="gramEnd"/>
      <w:r>
        <w:t xml:space="preserve"> A user’s share of the reservoir inflow is their historical allocation minus the agreed-on shortage volume</w:t>
      </w:r>
      <w:r w:rsidR="00D85D8A">
        <w:t xml:space="preserve"> (</w:t>
      </w:r>
      <w:r w:rsidR="00166CAC">
        <w:t>Table 5b</w:t>
      </w:r>
      <w:r w:rsidR="00D85D8A">
        <w:t>)</w:t>
      </w:r>
      <w:r>
        <w:t>.</w:t>
      </w:r>
      <w:r w:rsidR="00C670B6">
        <w:t xml:space="preserve"> </w:t>
      </w:r>
      <w:r w:rsidR="00D85D8A">
        <w:t xml:space="preserve">Several examples follow to illustrate the conversion of share of </w:t>
      </w:r>
      <w:r w:rsidR="00D85D8A">
        <w:rPr>
          <w:i/>
          <w:iCs/>
        </w:rPr>
        <w:t>shortage</w:t>
      </w:r>
      <w:r w:rsidR="00D85D8A">
        <w:t xml:space="preserve"> to share of </w:t>
      </w:r>
      <w:r w:rsidR="00D85D8A">
        <w:rPr>
          <w:i/>
          <w:iCs/>
        </w:rPr>
        <w:t>inflow</w:t>
      </w:r>
    </w:p>
    <w:p w14:paraId="2E1E0D31" w14:textId="12E6A0E4" w:rsidR="00B1219D" w:rsidRPr="00B1219D" w:rsidRDefault="00B1219D" w:rsidP="00B1219D">
      <w:pPr>
        <w:rPr>
          <w:b/>
          <w:bCs/>
        </w:rPr>
      </w:pPr>
      <w:r w:rsidRPr="00B1219D">
        <w:rPr>
          <w:b/>
          <w:bCs/>
        </w:rPr>
        <w:t>Table</w:t>
      </w:r>
      <w:r w:rsidR="007A2FF7">
        <w:rPr>
          <w:b/>
          <w:bCs/>
        </w:rPr>
        <w:t xml:space="preserve"> 4a</w:t>
      </w:r>
      <w:r w:rsidRPr="00B1219D">
        <w:rPr>
          <w:b/>
          <w:bCs/>
        </w:rPr>
        <w:t>. Based Off of 2024 Lower Basin Shortage Agreement: Tribal Nations Included in Lake Mead Inflow Allocation.</w:t>
      </w:r>
    </w:p>
    <w:p w14:paraId="51ECE758" w14:textId="573B8BE8" w:rsidR="00B1219D" w:rsidRPr="00A54A65" w:rsidRDefault="00B1219D" w:rsidP="00B1219D">
      <w:pPr>
        <w:pStyle w:val="ListParagraph"/>
      </w:pPr>
      <w:r>
        <w:rPr>
          <w:noProof/>
        </w:rPr>
        <w:drawing>
          <wp:anchor distT="0" distB="0" distL="114300" distR="114300" simplePos="0" relativeHeight="251659264" behindDoc="0" locked="0" layoutInCell="1" allowOverlap="1" wp14:anchorId="227327E9" wp14:editId="22159C5E">
            <wp:simplePos x="0" y="0"/>
            <wp:positionH relativeFrom="column">
              <wp:posOffset>7865</wp:posOffset>
            </wp:positionH>
            <wp:positionV relativeFrom="paragraph">
              <wp:posOffset>146</wp:posOffset>
            </wp:positionV>
            <wp:extent cx="5704840" cy="1735015"/>
            <wp:effectExtent l="0" t="0" r="0" b="5080"/>
            <wp:wrapTopAndBottom/>
            <wp:docPr id="1283119213" name="Picture 1" descr="A table with numbers and a number of peo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119213" name="Picture 1" descr="A table with numbers and a number of people&#10;&#10;AI-generated content may be incorrect."/>
                    <pic:cNvPicPr/>
                  </pic:nvPicPr>
                  <pic:blipFill rotWithShape="1">
                    <a:blip r:embed="rId28" cstate="print">
                      <a:extLst>
                        <a:ext uri="{28A0092B-C50C-407E-A947-70E740481C1C}">
                          <a14:useLocalDpi xmlns:a14="http://schemas.microsoft.com/office/drawing/2010/main" val="0"/>
                        </a:ext>
                      </a:extLst>
                    </a:blip>
                    <a:srcRect l="1578" t="2646" r="2393" b="6686"/>
                    <a:stretch/>
                  </pic:blipFill>
                  <pic:spPr bwMode="auto">
                    <a:xfrm>
                      <a:off x="0" y="0"/>
                      <a:ext cx="5704840" cy="17350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573657" w14:textId="04A2B0F9" w:rsidR="00356555" w:rsidRPr="00BE23AA" w:rsidRDefault="00B1219D" w:rsidP="00B1219D">
      <w:pPr>
        <w:rPr>
          <w:b/>
          <w:bCs/>
        </w:rPr>
      </w:pPr>
      <w:r>
        <w:rPr>
          <w:b/>
          <w:bCs/>
        </w:rPr>
        <w:t>Example c</w:t>
      </w:r>
      <w:r w:rsidRPr="00BE23AA">
        <w:rPr>
          <w:b/>
          <w:bCs/>
        </w:rPr>
        <w:t>alculations</w:t>
      </w:r>
      <w:r>
        <w:rPr>
          <w:b/>
          <w:bCs/>
        </w:rPr>
        <w:t xml:space="preserve"> to include the Tribal Nations in the share of Lake Mead inflow allocation (Table</w:t>
      </w:r>
      <w:r w:rsidR="007A2FF7">
        <w:rPr>
          <w:b/>
          <w:bCs/>
        </w:rPr>
        <w:t xml:space="preserve"> 4a</w:t>
      </w:r>
      <w:r>
        <w:rPr>
          <w:b/>
          <w:bCs/>
        </w:rPr>
        <w:t>) are:</w:t>
      </w:r>
    </w:p>
    <w:p w14:paraId="18D3ABD3" w14:textId="77777777" w:rsidR="00356555" w:rsidRDefault="00356555" w:rsidP="00356555">
      <w:pPr>
        <w:pStyle w:val="ListParagraph"/>
        <w:numPr>
          <w:ilvl w:val="0"/>
          <w:numId w:val="68"/>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716E6F12" w:rsidR="00356555" w:rsidRDefault="00356555" w:rsidP="00356555">
      <w:pPr>
        <w:pStyle w:val="ListParagraph"/>
        <w:numPr>
          <w:ilvl w:val="1"/>
          <w:numId w:val="68"/>
        </w:numPr>
      </w:pPr>
      <w:r>
        <w:t xml:space="preserve">For example, a total shortage of 0.4 </w:t>
      </w:r>
      <w:proofErr w:type="spellStart"/>
      <w:r>
        <w:t>maf</w:t>
      </w:r>
      <w:proofErr w:type="spellEnd"/>
      <w:r>
        <w:t xml:space="preserve"> yields a Lake Mead inflow of 9.0 ─ 0.4 = 8.6 </w:t>
      </w:r>
      <w:proofErr w:type="spellStart"/>
      <w:r>
        <w:t>maf</w:t>
      </w:r>
      <w:proofErr w:type="spellEnd"/>
      <w:r>
        <w:t xml:space="preserve"> per year.</w:t>
      </w:r>
    </w:p>
    <w:p w14:paraId="3A84068F" w14:textId="374BF61D" w:rsidR="004F4C86" w:rsidRDefault="004F4C86" w:rsidP="004F4C86">
      <w:pPr>
        <w:pStyle w:val="ListParagraph"/>
        <w:numPr>
          <w:ilvl w:val="0"/>
          <w:numId w:val="68"/>
        </w:numPr>
      </w:pPr>
      <w:r>
        <w:t xml:space="preserve">Share of Reservoir Inflow: </w:t>
      </w:r>
    </w:p>
    <w:p w14:paraId="75FC6E5E" w14:textId="3B6671A1" w:rsidR="004F4C86" w:rsidRDefault="004F4C86" w:rsidP="004F4C86">
      <w:pPr>
        <w:pStyle w:val="ListParagraph"/>
        <w:numPr>
          <w:ilvl w:val="1"/>
          <w:numId w:val="60"/>
        </w:numPr>
      </w:pPr>
      <w:r>
        <w:t xml:space="preserve">Arizona [C] = Arizona [C] (from Table </w:t>
      </w:r>
      <w:r w:rsidR="007A2FF7">
        <w:t>4b</w:t>
      </w:r>
      <w:r>
        <w:t xml:space="preserve">) – Tribal Nations [T] * Arizona’s percent of the Tribal Nations 0.95 </w:t>
      </w:r>
      <w:proofErr w:type="spellStart"/>
      <w:r>
        <w:t>maf</w:t>
      </w:r>
      <w:proofErr w:type="spellEnd"/>
      <w:r>
        <w:t>.</w:t>
      </w:r>
    </w:p>
    <w:p w14:paraId="66EBB09B" w14:textId="7456FDEA" w:rsidR="004F4C86" w:rsidRDefault="004F4C86" w:rsidP="004F4C86">
      <w:pPr>
        <w:pStyle w:val="ListParagraph"/>
        <w:numPr>
          <w:ilvl w:val="2"/>
          <w:numId w:val="60"/>
        </w:numPr>
      </w:pPr>
      <w:r>
        <w:t xml:space="preserve">For example, at 7.5 reservoir inflow, Arizona’s share is 2.15 – 0.79 * 0.822 = 1.50 </w:t>
      </w:r>
      <w:proofErr w:type="spellStart"/>
      <w:r>
        <w:t>maf</w:t>
      </w:r>
      <w:proofErr w:type="spellEnd"/>
      <w:r>
        <w:t>.</w:t>
      </w:r>
    </w:p>
    <w:p w14:paraId="5B164A90" w14:textId="1ECF24AF" w:rsidR="006D43B4" w:rsidRDefault="006D43B4" w:rsidP="006D43B4">
      <w:pPr>
        <w:pStyle w:val="ListParagraph"/>
        <w:numPr>
          <w:ilvl w:val="1"/>
          <w:numId w:val="60"/>
        </w:numPr>
      </w:pPr>
      <w:r>
        <w:t xml:space="preserve">Nevada [D] = Nevada [D] (from Table </w:t>
      </w:r>
      <w:r w:rsidR="007A2FF7">
        <w:t>4b</w:t>
      </w:r>
      <w:r>
        <w:t xml:space="preserve">) – Tribal Nations [T] * Nevada’s percent of the Tribal Nations 0.95 </w:t>
      </w:r>
      <w:proofErr w:type="spellStart"/>
      <w:r>
        <w:t>maf</w:t>
      </w:r>
      <w:proofErr w:type="spellEnd"/>
      <w:r>
        <w:t>.</w:t>
      </w:r>
    </w:p>
    <w:p w14:paraId="013755DA" w14:textId="2694A086" w:rsidR="006D43B4" w:rsidRDefault="006D43B4" w:rsidP="006D43B4">
      <w:pPr>
        <w:pStyle w:val="ListParagraph"/>
        <w:numPr>
          <w:ilvl w:val="2"/>
          <w:numId w:val="60"/>
        </w:numPr>
      </w:pPr>
      <w:r>
        <w:t xml:space="preserve">For example, at 7.5 reservoir inflow, Nevada’s share is 0.25 – 0.79 * 0.013 = 0.24 </w:t>
      </w:r>
      <w:proofErr w:type="spellStart"/>
      <w:r>
        <w:t>maf</w:t>
      </w:r>
      <w:proofErr w:type="spellEnd"/>
      <w:r>
        <w:t>.</w:t>
      </w:r>
    </w:p>
    <w:p w14:paraId="76F6B38B" w14:textId="788032AD" w:rsidR="006D43B4" w:rsidRDefault="006D43B4" w:rsidP="006D43B4">
      <w:pPr>
        <w:pStyle w:val="ListParagraph"/>
        <w:numPr>
          <w:ilvl w:val="1"/>
          <w:numId w:val="60"/>
        </w:numPr>
      </w:pPr>
      <w:r>
        <w:t xml:space="preserve">California [E] = California [E] (from Table </w:t>
      </w:r>
      <w:r w:rsidR="007A2FF7">
        <w:t>4b</w:t>
      </w:r>
      <w:r>
        <w:t xml:space="preserve">) – Tribal Nations [T] * California’s percent of the Tribal Nations 0.95 </w:t>
      </w:r>
      <w:proofErr w:type="spellStart"/>
      <w:r>
        <w:t>maf</w:t>
      </w:r>
      <w:proofErr w:type="spellEnd"/>
      <w:r>
        <w:t>.</w:t>
      </w:r>
    </w:p>
    <w:p w14:paraId="7152D973" w14:textId="34679465" w:rsidR="006D43B4" w:rsidRDefault="006D43B4" w:rsidP="006D43B4">
      <w:pPr>
        <w:pStyle w:val="ListParagraph"/>
        <w:numPr>
          <w:ilvl w:val="2"/>
          <w:numId w:val="60"/>
        </w:numPr>
      </w:pPr>
      <w:r>
        <w:lastRenderedPageBreak/>
        <w:t xml:space="preserve">For example, at 6.3 reservoir inflow, California’s share is 3.41– 0.67 * 0.164 = 3.30 </w:t>
      </w:r>
      <w:proofErr w:type="spellStart"/>
      <w:r>
        <w:t>maf</w:t>
      </w:r>
      <w:proofErr w:type="spellEnd"/>
      <w:r>
        <w:t>.</w:t>
      </w:r>
    </w:p>
    <w:p w14:paraId="720FBC65" w14:textId="70DD4986" w:rsidR="004F4C86" w:rsidRDefault="006D43B4" w:rsidP="004F4C86">
      <w:pPr>
        <w:pStyle w:val="ListParagraph"/>
        <w:numPr>
          <w:ilvl w:val="1"/>
          <w:numId w:val="60"/>
        </w:numPr>
      </w:pPr>
      <w:r>
        <w:t>Tribal Nations [T] = The percentage of Tribal Nations Lake Mead inflow [T] * Lake Mead Inflow [B]</w:t>
      </w:r>
    </w:p>
    <w:p w14:paraId="042C6B79" w14:textId="2B0D95F2" w:rsidR="002D4637" w:rsidRDefault="006D43B4" w:rsidP="002D4637">
      <w:pPr>
        <w:pStyle w:val="ListParagraph"/>
        <w:numPr>
          <w:ilvl w:val="2"/>
          <w:numId w:val="60"/>
        </w:numPr>
      </w:pPr>
      <w:r>
        <w:t xml:space="preserve">For example, at 8.0 reservoir inflow, </w:t>
      </w:r>
      <w:r w:rsidR="006D1B90">
        <w:t xml:space="preserve">the </w:t>
      </w:r>
      <w:r>
        <w:t xml:space="preserve">Tribal Nations’ share is 0.106 * 8.0 = </w:t>
      </w:r>
      <w:r w:rsidR="002D4637">
        <w:t xml:space="preserve">0.85 </w:t>
      </w:r>
      <w:proofErr w:type="spellStart"/>
      <w:r w:rsidR="002D4637">
        <w:t>maf</w:t>
      </w:r>
      <w:proofErr w:type="spellEnd"/>
      <w:r w:rsidR="002D4637">
        <w:t>.</w:t>
      </w:r>
    </w:p>
    <w:p w14:paraId="01A10142" w14:textId="608DC523" w:rsidR="002D4637" w:rsidRDefault="002D4637" w:rsidP="002D4637">
      <w:pPr>
        <w:pStyle w:val="ListParagraph"/>
        <w:numPr>
          <w:ilvl w:val="0"/>
          <w:numId w:val="68"/>
        </w:numPr>
      </w:pPr>
      <w:r>
        <w:t>Total Reservoir Inflow [G] = [C] + [D] + [E] + [F] + [T]</w:t>
      </w:r>
    </w:p>
    <w:p w14:paraId="194F8CDC" w14:textId="0E83B358" w:rsidR="002D4637" w:rsidRDefault="002D4637" w:rsidP="002D4637">
      <w:pPr>
        <w:pStyle w:val="ListParagraph"/>
        <w:numPr>
          <w:ilvl w:val="0"/>
          <w:numId w:val="68"/>
        </w:numPr>
      </w:pPr>
      <w:r>
        <w:t>Percent of Lake Mead Inflow calculations are as follows:</w:t>
      </w:r>
    </w:p>
    <w:p w14:paraId="295BE648" w14:textId="2B193DE9" w:rsidR="00356555" w:rsidRPr="00F84F65" w:rsidRDefault="00356555" w:rsidP="00356555">
      <w:pPr>
        <w:pStyle w:val="ListParagraph"/>
        <w:numPr>
          <w:ilvl w:val="0"/>
          <w:numId w:val="68"/>
        </w:numPr>
      </w:pPr>
      <w:r>
        <w:t>A user’s Percent of Reservoir Inflow is their share by volume divided by the total volume.</w:t>
      </w:r>
    </w:p>
    <w:p w14:paraId="459E18F8" w14:textId="77777777" w:rsidR="00356555" w:rsidRDefault="00356555" w:rsidP="00356555">
      <w:pPr>
        <w:pStyle w:val="ListParagraph"/>
        <w:numPr>
          <w:ilvl w:val="1"/>
          <w:numId w:val="78"/>
        </w:numPr>
      </w:pPr>
      <w:r>
        <w:t>Arizona [H] = [C] / [G]</w:t>
      </w:r>
    </w:p>
    <w:p w14:paraId="5D30C080" w14:textId="77777777" w:rsidR="00356555" w:rsidRDefault="00356555" w:rsidP="00356555">
      <w:pPr>
        <w:pStyle w:val="ListParagraph"/>
        <w:numPr>
          <w:ilvl w:val="1"/>
          <w:numId w:val="78"/>
        </w:numPr>
      </w:pPr>
      <w:r>
        <w:t>Nevada [I] = [D] / [G]</w:t>
      </w:r>
    </w:p>
    <w:p w14:paraId="07F5AB06" w14:textId="0236AFAD" w:rsidR="00356555" w:rsidRDefault="00356555" w:rsidP="00356555">
      <w:pPr>
        <w:pStyle w:val="ListParagraph"/>
        <w:numPr>
          <w:ilvl w:val="1"/>
          <w:numId w:val="78"/>
        </w:numPr>
      </w:pPr>
      <w:r>
        <w:t>And so forth.</w:t>
      </w:r>
    </w:p>
    <w:p w14:paraId="6DF67D40" w14:textId="657D0354" w:rsidR="002D4637" w:rsidRDefault="002D4637" w:rsidP="002D4637">
      <w:pPr>
        <w:pStyle w:val="ListParagraph"/>
        <w:numPr>
          <w:ilvl w:val="0"/>
          <w:numId w:val="69"/>
        </w:numPr>
      </w:pPr>
      <w:r>
        <w:t>Tribal Nations [T] = Tribal Nations full inflow amount [T] / Lake Mead full inflow [B].</w:t>
      </w:r>
    </w:p>
    <w:p w14:paraId="772068E5" w14:textId="27920676" w:rsidR="002D4637" w:rsidRDefault="002D4637" w:rsidP="002D4637">
      <w:pPr>
        <w:pStyle w:val="ListParagraph"/>
        <w:ind w:left="1440"/>
      </w:pPr>
      <w:r>
        <w:t xml:space="preserve">       i. </w:t>
      </w:r>
      <w:r w:rsidR="006D1B90">
        <w:t xml:space="preserve">  For example, at 7.5 reservoir inflow, the Tribal Nations’ percentage of Lake Mead inflow is 0.95 / 9.0 = 10.6%</w:t>
      </w:r>
    </w:p>
    <w:p w14:paraId="554F5F81" w14:textId="5CBF42E3" w:rsidR="006D1B90" w:rsidRDefault="006D1B90" w:rsidP="006D1B90">
      <w:pPr>
        <w:pStyle w:val="ListParagraph"/>
        <w:numPr>
          <w:ilvl w:val="0"/>
          <w:numId w:val="68"/>
        </w:numPr>
      </w:pPr>
      <w:r>
        <w:t>Total Percentage of Reservoir Inflow [L] = [H] + [I] + [J] + [K] + [T] = 100%.</w:t>
      </w:r>
    </w:p>
    <w:p w14:paraId="72A11422" w14:textId="77777777" w:rsidR="006D1B90" w:rsidRPr="00F84F65" w:rsidRDefault="006D1B90" w:rsidP="006D1B90">
      <w:pPr>
        <w:rPr>
          <w:b/>
          <w:bCs/>
        </w:rPr>
      </w:pPr>
      <w:r w:rsidRPr="00F84F65">
        <w:rPr>
          <w:b/>
          <w:bCs/>
        </w:rPr>
        <w:t>Observations</w:t>
      </w:r>
    </w:p>
    <w:p w14:paraId="521B30F0" w14:textId="64620F0A" w:rsidR="006D1B90" w:rsidRDefault="006D1B90" w:rsidP="006D1B90">
      <w:pPr>
        <w:pStyle w:val="ListParagraph"/>
        <w:numPr>
          <w:ilvl w:val="0"/>
          <w:numId w:val="74"/>
        </w:numPr>
      </w:pPr>
      <w:r>
        <w:t xml:space="preserve">Mexico is not influenced by the inclusion of the Tribal Nations in the Share of Lake Mead Inflow Allocation. This is because none of the Tribal </w:t>
      </w:r>
      <w:proofErr w:type="gramStart"/>
      <w:r>
        <w:t>Nations</w:t>
      </w:r>
      <w:proofErr w:type="gramEnd"/>
      <w:r>
        <w:t xml:space="preserve"> water is stored in Mexico.</w:t>
      </w:r>
    </w:p>
    <w:p w14:paraId="7D1C9041" w14:textId="4F38DC2B" w:rsidR="006D1B90" w:rsidRDefault="006D1B90" w:rsidP="006D1B90">
      <w:pPr>
        <w:pStyle w:val="ListParagraph"/>
        <w:numPr>
          <w:ilvl w:val="0"/>
          <w:numId w:val="74"/>
        </w:numPr>
      </w:pPr>
      <w:r>
        <w:t>The Tribal Nations have a steady Lake Mead Inflow percentage of 10.6%.</w:t>
      </w:r>
    </w:p>
    <w:p w14:paraId="677471A8" w14:textId="58DABF4C" w:rsidR="00B9445D" w:rsidRDefault="00B9445D" w:rsidP="00B9445D">
      <w:pPr>
        <w:pStyle w:val="ListParagraph"/>
        <w:numPr>
          <w:ilvl w:val="0"/>
          <w:numId w:val="74"/>
        </w:numPr>
      </w:pPr>
      <w:r>
        <w:t>The percentages highlighted in lilac purple were chosen to calculate the share of Lake Mead allocation for any inflow in the Master Sheet.</w:t>
      </w:r>
    </w:p>
    <w:p w14:paraId="53E1DDBA" w14:textId="0BF86227" w:rsidR="00B9445D" w:rsidRDefault="00B9445D" w:rsidP="00B9445D">
      <w:pPr>
        <w:pStyle w:val="ListParagraph"/>
        <w:numPr>
          <w:ilvl w:val="0"/>
          <w:numId w:val="76"/>
        </w:numPr>
      </w:pPr>
      <w:r>
        <w:t xml:space="preserve">Inflow to User </w:t>
      </w:r>
      <w:r w:rsidR="002D197C">
        <w:t>= percentage of inflow * allocation of reservoir inflow for remaining users.</w:t>
      </w:r>
    </w:p>
    <w:p w14:paraId="17FF644E" w14:textId="252EE47A" w:rsidR="002D197C" w:rsidRDefault="002D197C" w:rsidP="002D197C">
      <w:pPr>
        <w:pStyle w:val="ListParagraph"/>
        <w:numPr>
          <w:ilvl w:val="0"/>
          <w:numId w:val="77"/>
        </w:numPr>
      </w:pPr>
      <w:r>
        <w:t xml:space="preserve">For example, at 5.3 reservoir inflow, California’s inflow is 0.496 * 5.30 = 2.63 </w:t>
      </w:r>
      <w:proofErr w:type="spellStart"/>
      <w:r>
        <w:t>maf</w:t>
      </w:r>
      <w:proofErr w:type="spellEnd"/>
      <w:r>
        <w:t>.</w:t>
      </w:r>
    </w:p>
    <w:p w14:paraId="23FA2864" w14:textId="77777777" w:rsidR="00356555" w:rsidRDefault="00356555" w:rsidP="00356555"/>
    <w:p w14:paraId="035815D0" w14:textId="77777777" w:rsidR="00356555" w:rsidRDefault="00356555" w:rsidP="00356555">
      <w:pPr>
        <w:rPr>
          <w:b/>
          <w:bCs/>
        </w:rPr>
      </w:pPr>
    </w:p>
    <w:p w14:paraId="5187FCDF" w14:textId="77777777" w:rsidR="00356555" w:rsidRDefault="00356555" w:rsidP="00356555">
      <w:pPr>
        <w:rPr>
          <w:b/>
          <w:bCs/>
        </w:rPr>
      </w:pPr>
    </w:p>
    <w:p w14:paraId="63807325" w14:textId="77777777" w:rsidR="00356555" w:rsidRDefault="00356555" w:rsidP="00356555">
      <w:pPr>
        <w:rPr>
          <w:b/>
          <w:bCs/>
        </w:rPr>
      </w:pPr>
    </w:p>
    <w:p w14:paraId="70CFD1EF" w14:textId="77777777" w:rsidR="00356555" w:rsidRDefault="00356555" w:rsidP="00356555">
      <w:pPr>
        <w:rPr>
          <w:b/>
          <w:bCs/>
        </w:rPr>
      </w:pPr>
    </w:p>
    <w:p w14:paraId="277C246B" w14:textId="77777777" w:rsidR="00356555" w:rsidRDefault="00356555" w:rsidP="00356555">
      <w:pPr>
        <w:rPr>
          <w:b/>
          <w:bCs/>
        </w:rPr>
      </w:pPr>
    </w:p>
    <w:p w14:paraId="3FBD471E" w14:textId="77777777" w:rsidR="00356555" w:rsidRDefault="00356555" w:rsidP="00356555">
      <w:pPr>
        <w:rPr>
          <w:b/>
          <w:bCs/>
        </w:rPr>
      </w:pPr>
    </w:p>
    <w:p w14:paraId="47C141FC" w14:textId="77777777" w:rsidR="00356555" w:rsidRDefault="00356555" w:rsidP="00356555">
      <w:pPr>
        <w:rPr>
          <w:b/>
          <w:bCs/>
        </w:rPr>
      </w:pPr>
    </w:p>
    <w:p w14:paraId="0223FE0A" w14:textId="77777777" w:rsidR="00356555" w:rsidRDefault="00356555" w:rsidP="00356555">
      <w:pPr>
        <w:rPr>
          <w:b/>
          <w:bCs/>
        </w:rPr>
      </w:pPr>
    </w:p>
    <w:p w14:paraId="4B8310A4" w14:textId="77777777" w:rsidR="00356555" w:rsidRDefault="00356555" w:rsidP="00356555">
      <w:pPr>
        <w:rPr>
          <w:b/>
          <w:bCs/>
        </w:rPr>
      </w:pPr>
    </w:p>
    <w:p w14:paraId="715EC929" w14:textId="51B205DB" w:rsidR="00356555" w:rsidRDefault="00356555" w:rsidP="00356555">
      <w:pPr>
        <w:rPr>
          <w:b/>
          <w:bCs/>
        </w:rPr>
      </w:pPr>
      <w:r w:rsidRPr="00B76760">
        <w:rPr>
          <w:b/>
          <w:bCs/>
        </w:rPr>
        <w:t xml:space="preserve">Table </w:t>
      </w:r>
      <w:r w:rsidR="007A2FF7">
        <w:rPr>
          <w:b/>
          <w:bCs/>
        </w:rPr>
        <w:t>4</w:t>
      </w:r>
      <w:r>
        <w:rPr>
          <w:b/>
          <w:bCs/>
        </w:rPr>
        <w:t>b</w:t>
      </w:r>
      <w:r w:rsidRPr="00B76760">
        <w:rPr>
          <w:b/>
          <w:bCs/>
        </w:rPr>
        <w:t xml:space="preserve">. Share of </w:t>
      </w:r>
      <w:r>
        <w:rPr>
          <w:b/>
          <w:bCs/>
        </w:rPr>
        <w:t>Lake Mead inflow by volume and percentage.</w:t>
      </w:r>
    </w:p>
    <w:p w14:paraId="5C58217B" w14:textId="77777777" w:rsidR="00356555" w:rsidRPr="00B76760" w:rsidRDefault="00356555" w:rsidP="00356555">
      <w:pPr>
        <w:rPr>
          <w:b/>
          <w:bCs/>
        </w:rPr>
      </w:pPr>
      <w:r>
        <w:rPr>
          <w:b/>
          <w:bCs/>
          <w:noProof/>
        </w:rPr>
        <w:drawing>
          <wp:inline distT="0" distB="0" distL="0" distR="0" wp14:anchorId="28F1D6DF" wp14:editId="49C83E94">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3C0941A0" w14:textId="11D979DB" w:rsidR="00356555" w:rsidRPr="00BE23AA" w:rsidRDefault="00356555" w:rsidP="00356555">
      <w:pPr>
        <w:rPr>
          <w:b/>
          <w:bCs/>
        </w:rPr>
      </w:pPr>
      <w:r>
        <w:rPr>
          <w:b/>
          <w:bCs/>
        </w:rPr>
        <w:t>Example c</w:t>
      </w:r>
      <w:r w:rsidRPr="00BE23AA">
        <w:rPr>
          <w:b/>
          <w:bCs/>
        </w:rPr>
        <w:t>alculations</w:t>
      </w:r>
      <w:r>
        <w:rPr>
          <w:b/>
          <w:bCs/>
        </w:rPr>
        <w:t xml:space="preserve"> of share of Lake Mead inflow by volume and percentage (Table </w:t>
      </w:r>
      <w:r w:rsidR="007A2FF7">
        <w:rPr>
          <w:b/>
          <w:bCs/>
        </w:rPr>
        <w:t>4</w:t>
      </w:r>
      <w:r>
        <w:rPr>
          <w:b/>
          <w:bCs/>
        </w:rPr>
        <w:t>b</w:t>
      </w:r>
      <w:r>
        <w:rPr>
          <w:b/>
          <w:bCs/>
        </w:rPr>
        <w:t>) are:</w:t>
      </w:r>
    </w:p>
    <w:p w14:paraId="681C8EC5" w14:textId="4EC4218A" w:rsidR="00356555" w:rsidRPr="0049054F" w:rsidRDefault="00356555" w:rsidP="00356555">
      <w:pPr>
        <w:pStyle w:val="ListParagraph"/>
        <w:numPr>
          <w:ilvl w:val="0"/>
          <w:numId w:val="59"/>
        </w:numPr>
      </w:pPr>
      <w:r>
        <w:t xml:space="preserve">Total Lake Mead Inflow calculations are the same as Table </w:t>
      </w:r>
      <w:r w:rsidR="007A2FF7">
        <w:t>4</w:t>
      </w:r>
      <w:r>
        <w:t>a above.</w:t>
      </w:r>
    </w:p>
    <w:p w14:paraId="2A9DFCAD" w14:textId="77777777" w:rsidR="00356555" w:rsidRDefault="00356555" w:rsidP="00356555">
      <w:pPr>
        <w:pStyle w:val="ListParagraph"/>
      </w:pPr>
    </w:p>
    <w:p w14:paraId="09F33BE9" w14:textId="77777777" w:rsidR="00356555" w:rsidRDefault="00356555" w:rsidP="00356555">
      <w:pPr>
        <w:pStyle w:val="ListParagraph"/>
        <w:numPr>
          <w:ilvl w:val="0"/>
          <w:numId w:val="59"/>
        </w:numPr>
      </w:pPr>
      <w:r>
        <w:t xml:space="preserve">Share of Reservoir Inflow: </w:t>
      </w:r>
    </w:p>
    <w:p w14:paraId="534E22EC" w14:textId="77777777" w:rsidR="00356555" w:rsidRDefault="00356555" w:rsidP="00356555">
      <w:pPr>
        <w:pStyle w:val="ListParagraph"/>
        <w:numPr>
          <w:ilvl w:val="1"/>
          <w:numId w:val="60"/>
        </w:numPr>
      </w:pPr>
      <w:r>
        <w:t>Arizona [C] = 2.8 ─ Share of Shortage as Volume in Table A1.</w:t>
      </w:r>
    </w:p>
    <w:p w14:paraId="779EAA4C" w14:textId="77777777" w:rsidR="00356555" w:rsidRDefault="00356555" w:rsidP="00356555">
      <w:pPr>
        <w:pStyle w:val="ListParagraph"/>
        <w:numPr>
          <w:ilvl w:val="2"/>
          <w:numId w:val="60"/>
        </w:numPr>
      </w:pPr>
      <w:r>
        <w:t xml:space="preserve">For example, at 8.6 </w:t>
      </w:r>
      <w:proofErr w:type="spellStart"/>
      <w:r>
        <w:t>maf</w:t>
      </w:r>
      <w:proofErr w:type="spellEnd"/>
      <w:r>
        <w:t xml:space="preserve"> of reservoir inflow, Arizona’s share is 2.8 ─ 0.28 = 2.52 </w:t>
      </w:r>
      <w:proofErr w:type="spellStart"/>
      <w:r>
        <w:t>maf</w:t>
      </w:r>
      <w:proofErr w:type="spellEnd"/>
      <w:r>
        <w:t>.</w:t>
      </w:r>
    </w:p>
    <w:p w14:paraId="1CF81B66" w14:textId="77777777" w:rsidR="00356555" w:rsidRDefault="00356555" w:rsidP="00356555">
      <w:pPr>
        <w:pStyle w:val="ListParagraph"/>
        <w:numPr>
          <w:ilvl w:val="1"/>
          <w:numId w:val="60"/>
        </w:numPr>
      </w:pPr>
      <w:r w:rsidRPr="0017483B">
        <w:t xml:space="preserve">Nevada [D] = 0.3 </w:t>
      </w:r>
      <w:proofErr w:type="gramStart"/>
      <w:r w:rsidRPr="0017483B">
        <w:t xml:space="preserve">─ </w:t>
      </w:r>
      <w:r>
        <w:t xml:space="preserve"> Share</w:t>
      </w:r>
      <w:proofErr w:type="gramEnd"/>
      <w:r>
        <w:t xml:space="preserve"> of Shortage as Volume in Table A1.</w:t>
      </w:r>
    </w:p>
    <w:p w14:paraId="753FE035" w14:textId="77777777" w:rsidR="00356555" w:rsidRDefault="00356555" w:rsidP="00356555">
      <w:pPr>
        <w:pStyle w:val="ListParagraph"/>
        <w:numPr>
          <w:ilvl w:val="2"/>
          <w:numId w:val="60"/>
        </w:numPr>
      </w:pPr>
      <w:r>
        <w:t xml:space="preserve">For example, at 8.0 </w:t>
      </w:r>
      <w:proofErr w:type="spellStart"/>
      <w:r>
        <w:t>maf</w:t>
      </w:r>
      <w:proofErr w:type="spellEnd"/>
      <w:r>
        <w:t xml:space="preserve"> of reservoir inflow, Nevada’s share is 0. 3 ─ 0.03 = 0.27 </w:t>
      </w:r>
      <w:proofErr w:type="spellStart"/>
      <w:r>
        <w:t>maf</w:t>
      </w:r>
      <w:proofErr w:type="spellEnd"/>
      <w:r>
        <w:t>.</w:t>
      </w:r>
    </w:p>
    <w:p w14:paraId="2E894E63" w14:textId="77777777" w:rsidR="00356555" w:rsidRDefault="00356555" w:rsidP="00356555">
      <w:pPr>
        <w:pStyle w:val="ListParagraph"/>
        <w:numPr>
          <w:ilvl w:val="1"/>
          <w:numId w:val="60"/>
        </w:numPr>
      </w:pPr>
      <w:r w:rsidRPr="0017483B">
        <w:t>California [E] = 4.4 ─</w:t>
      </w:r>
      <w:r>
        <w:t xml:space="preserve"> Share of Shortage as Volume in Table A1.</w:t>
      </w:r>
    </w:p>
    <w:p w14:paraId="6490EC7A"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California’s share is 4.4 ─ 0.44 = 3.96 </w:t>
      </w:r>
      <w:proofErr w:type="spellStart"/>
      <w:r>
        <w:t>maf</w:t>
      </w:r>
      <w:proofErr w:type="spellEnd"/>
      <w:r>
        <w:t>.</w:t>
      </w:r>
    </w:p>
    <w:p w14:paraId="26CCED39" w14:textId="77777777" w:rsidR="00356555" w:rsidRDefault="00356555" w:rsidP="00356555">
      <w:pPr>
        <w:pStyle w:val="ListParagraph"/>
        <w:numPr>
          <w:ilvl w:val="1"/>
          <w:numId w:val="60"/>
        </w:numPr>
      </w:pPr>
      <w:r>
        <w:t xml:space="preserve">Mexico [F] = 1.5 </w:t>
      </w:r>
      <w:r w:rsidRPr="0017483B">
        <w:t>─</w:t>
      </w:r>
      <w:r>
        <w:t xml:space="preserve"> Share of Shortage as Volume in Table A1.</w:t>
      </w:r>
    </w:p>
    <w:p w14:paraId="1EB56293" w14:textId="77777777" w:rsidR="00356555" w:rsidRDefault="00356555" w:rsidP="00356555">
      <w:pPr>
        <w:pStyle w:val="ListParagraph"/>
        <w:numPr>
          <w:ilvl w:val="2"/>
          <w:numId w:val="60"/>
        </w:numPr>
      </w:pPr>
      <w:r>
        <w:t xml:space="preserve">For example, at 7.5 </w:t>
      </w:r>
      <w:proofErr w:type="spellStart"/>
      <w:r>
        <w:t>maf</w:t>
      </w:r>
      <w:proofErr w:type="spellEnd"/>
      <w:r>
        <w:t xml:space="preserve"> of reservoir inflow, Mexico’s share is 1.5 ─ 0.25 = 1.25 </w:t>
      </w:r>
      <w:proofErr w:type="spellStart"/>
      <w:r>
        <w:t>maf</w:t>
      </w:r>
      <w:proofErr w:type="spellEnd"/>
      <w:r>
        <w:t>.</w:t>
      </w:r>
    </w:p>
    <w:p w14:paraId="2F936417" w14:textId="77777777" w:rsidR="00356555" w:rsidRDefault="00356555" w:rsidP="00356555">
      <w:pPr>
        <w:pStyle w:val="ListParagraph"/>
        <w:ind w:left="1440"/>
      </w:pPr>
    </w:p>
    <w:p w14:paraId="44739328" w14:textId="77777777" w:rsidR="00356555" w:rsidRPr="006756E3" w:rsidRDefault="00356555" w:rsidP="00356555">
      <w:pPr>
        <w:pStyle w:val="ListParagraph"/>
        <w:numPr>
          <w:ilvl w:val="0"/>
          <w:numId w:val="59"/>
        </w:numPr>
      </w:pPr>
      <w:r>
        <w:t>Total Reservoir Inflow [G] = [C] + [D] + [E] + [F]</w:t>
      </w:r>
    </w:p>
    <w:p w14:paraId="20E14657" w14:textId="77777777" w:rsidR="00356555" w:rsidRPr="00F84F65" w:rsidRDefault="00356555" w:rsidP="00356555">
      <w:pPr>
        <w:pStyle w:val="ListParagraph"/>
        <w:ind w:left="1440"/>
      </w:pPr>
    </w:p>
    <w:p w14:paraId="7D544527" w14:textId="77777777" w:rsidR="00356555" w:rsidRDefault="00356555" w:rsidP="00356555">
      <w:pPr>
        <w:pStyle w:val="ListParagraph"/>
        <w:numPr>
          <w:ilvl w:val="0"/>
          <w:numId w:val="59"/>
        </w:numPr>
      </w:pPr>
      <w:r>
        <w:t>A user’s Percent of Reservoir Inflow is their share by volume divided by the total volume.</w:t>
      </w:r>
    </w:p>
    <w:p w14:paraId="24EDE94C" w14:textId="77777777" w:rsidR="00356555" w:rsidRPr="00F84F65" w:rsidRDefault="00356555" w:rsidP="00356555">
      <w:pPr>
        <w:pStyle w:val="ListParagraph"/>
      </w:pPr>
    </w:p>
    <w:p w14:paraId="561BD350" w14:textId="77777777" w:rsidR="00356555" w:rsidRDefault="00356555" w:rsidP="00356555">
      <w:pPr>
        <w:pStyle w:val="ListParagraph"/>
        <w:numPr>
          <w:ilvl w:val="1"/>
          <w:numId w:val="59"/>
        </w:numPr>
      </w:pPr>
      <w:r>
        <w:t>Arizona [H] = [C] / [G]</w:t>
      </w:r>
    </w:p>
    <w:p w14:paraId="04868194" w14:textId="77777777" w:rsidR="00356555" w:rsidRDefault="00356555" w:rsidP="00356555">
      <w:pPr>
        <w:pStyle w:val="ListParagraph"/>
        <w:numPr>
          <w:ilvl w:val="1"/>
          <w:numId w:val="59"/>
        </w:numPr>
      </w:pPr>
      <w:r>
        <w:t>Nevada [I] = [D] / [G]</w:t>
      </w:r>
    </w:p>
    <w:p w14:paraId="3725B241" w14:textId="77777777" w:rsidR="00356555" w:rsidRDefault="00356555" w:rsidP="00356555">
      <w:pPr>
        <w:pStyle w:val="ListParagraph"/>
        <w:numPr>
          <w:ilvl w:val="1"/>
          <w:numId w:val="59"/>
        </w:numPr>
      </w:pPr>
      <w:r>
        <w:t>And so forth.</w:t>
      </w:r>
    </w:p>
    <w:p w14:paraId="3C3436E3" w14:textId="77777777" w:rsidR="00356555" w:rsidRDefault="00356555" w:rsidP="00356555">
      <w:pPr>
        <w:pStyle w:val="ListParagraph"/>
        <w:ind w:left="1440"/>
      </w:pPr>
    </w:p>
    <w:p w14:paraId="3A2A830C" w14:textId="77777777" w:rsidR="00356555" w:rsidRPr="00F84F65" w:rsidRDefault="00356555" w:rsidP="00356555">
      <w:pPr>
        <w:pStyle w:val="ListParagraph"/>
        <w:numPr>
          <w:ilvl w:val="0"/>
          <w:numId w:val="59"/>
        </w:numPr>
      </w:pPr>
      <w:r>
        <w:lastRenderedPageBreak/>
        <w:t>Total Percentage of Reservoir Inflow [L] = [H] + [I] + [J] + [K] = 100%.</w:t>
      </w:r>
    </w:p>
    <w:p w14:paraId="0BF2425F" w14:textId="77777777" w:rsidR="00356555" w:rsidRPr="00F84F65" w:rsidRDefault="00356555" w:rsidP="00356555">
      <w:pPr>
        <w:rPr>
          <w:b/>
          <w:bCs/>
        </w:rPr>
      </w:pPr>
      <w:r w:rsidRPr="00F84F65">
        <w:rPr>
          <w:b/>
          <w:bCs/>
        </w:rPr>
        <w:t>Observations</w:t>
      </w:r>
    </w:p>
    <w:p w14:paraId="67E8F646" w14:textId="77777777" w:rsidR="00356555" w:rsidRDefault="00356555" w:rsidP="00356555">
      <w:pPr>
        <w:pStyle w:val="ListParagraph"/>
        <w:numPr>
          <w:ilvl w:val="0"/>
          <w:numId w:val="61"/>
        </w:numPr>
      </w:pPr>
      <w:r>
        <w:t>Nevada and Mexico’s percent shares of the reservoir inflow remain constant at 3.3% and 16.67%, respectively. These percentage shares are the same share of their historical allocations.</w:t>
      </w:r>
    </w:p>
    <w:p w14:paraId="6F3CCB5F" w14:textId="77777777" w:rsidR="00356555" w:rsidRDefault="00356555" w:rsidP="00356555">
      <w:pPr>
        <w:pStyle w:val="ListParagraph"/>
        <w:numPr>
          <w:ilvl w:val="0"/>
          <w:numId w:val="61"/>
        </w:numPr>
      </w:pPr>
      <w:r>
        <w:t>Arizona’s percentage share of Lake Mead inflow decreases as the inflow decreases whereas California’s share of Lake Mead inflow increases.</w:t>
      </w:r>
    </w:p>
    <w:p w14:paraId="0A52E397" w14:textId="77777777" w:rsidR="00356555" w:rsidRPr="00F84F65" w:rsidRDefault="00356555" w:rsidP="00356555">
      <w:pPr>
        <w:pStyle w:val="ListParagraph"/>
        <w:numPr>
          <w:ilvl w:val="0"/>
          <w:numId w:val="61"/>
        </w:numPr>
      </w:pPr>
      <w:r>
        <w:t>The cells highlighted in gray represent historical allocations of Lake Mead Inflow.</w:t>
      </w:r>
    </w:p>
    <w:p w14:paraId="45FC0BD5" w14:textId="77777777" w:rsidR="00356555" w:rsidRDefault="00356555" w:rsidP="00356555">
      <w:pPr>
        <w:rPr>
          <w:b/>
          <w:bCs/>
        </w:rPr>
      </w:pPr>
    </w:p>
    <w:p w14:paraId="112C9225" w14:textId="158FDB43" w:rsidR="00356555" w:rsidRPr="00356555" w:rsidRDefault="00356555" w:rsidP="00356555">
      <w:pPr>
        <w:rPr>
          <w:b/>
          <w:bCs/>
        </w:rPr>
      </w:pPr>
      <w:r>
        <w:rPr>
          <w:noProof/>
        </w:rPr>
        <w:drawing>
          <wp:anchor distT="0" distB="0" distL="114300" distR="114300" simplePos="0" relativeHeight="251661312" behindDoc="0" locked="0" layoutInCell="1" allowOverlap="1" wp14:anchorId="75EF568D" wp14:editId="588D8F88">
            <wp:simplePos x="0" y="0"/>
            <wp:positionH relativeFrom="column">
              <wp:posOffset>606555</wp:posOffset>
            </wp:positionH>
            <wp:positionV relativeFrom="paragraph">
              <wp:posOffset>48006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sidR="007A2FF7">
        <w:rPr>
          <w:b/>
          <w:bCs/>
        </w:rPr>
        <w:t>4</w:t>
      </w:r>
      <w:r>
        <w:rPr>
          <w:b/>
          <w:bCs/>
        </w:rPr>
        <w:t>c</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6E007ED7"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4E3B92C1" w:rsidR="00875D61" w:rsidRDefault="00875D61" w:rsidP="002763F7">
      <w:r>
        <w:rPr>
          <w:noProof/>
        </w:rPr>
        <w:drawing>
          <wp:inline distT="0" distB="0" distL="0" distR="0" wp14:anchorId="5E79E72E" wp14:editId="191FD6DA">
            <wp:extent cx="5741063" cy="1990367"/>
            <wp:effectExtent l="0" t="0" r="0" b="0"/>
            <wp:docPr id="804255311"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255311" name="Picture 4" descr="A screenshot of a computer&#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7912" cy="1999675"/>
                    </a:xfrm>
                    <a:prstGeom prst="rect">
                      <a:avLst/>
                    </a:prstGeom>
                    <a:noFill/>
                  </pic:spPr>
                </pic:pic>
              </a:graphicData>
            </a:graphic>
          </wp:inline>
        </w:drawing>
      </w:r>
    </w:p>
    <w:p w14:paraId="244A2F2A" w14:textId="2EE59F04"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 xml:space="preserve">Starting storage is 1,061 feet (8.5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9.5 </w:t>
      </w:r>
      <w:proofErr w:type="spellStart"/>
      <w:r w:rsidR="006358AE">
        <w:rPr>
          <w:b/>
          <w:bCs/>
        </w:rPr>
        <w:t>maf</w:t>
      </w:r>
      <w:proofErr w:type="spellEnd"/>
      <w:r w:rsidR="006358AE">
        <w:rPr>
          <w:b/>
          <w:bCs/>
        </w:rPr>
        <w:t xml:space="preserve"> inflow this year. Thus, there i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w:t>
      </w:r>
      <w:proofErr w:type="gramStart"/>
      <w:r w:rsidR="00875D61">
        <w:rPr>
          <w:b/>
          <w:bCs/>
        </w:rPr>
        <w:t>So</w:t>
      </w:r>
      <w:proofErr w:type="gramEnd"/>
      <w:r w:rsidR="00875D61">
        <w:rPr>
          <w:b/>
          <w:bCs/>
        </w:rPr>
        <w:t xml:space="preserve">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 xml:space="preserve">(i)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5B0DA7EB" w:rsidR="00023A42" w:rsidRDefault="00023A42" w:rsidP="00023A42">
      <w:r>
        <w:t xml:space="preserve">Enter compensation – payments for </w:t>
      </w:r>
      <w:proofErr w:type="gramStart"/>
      <w:r>
        <w:t>buying,</w:t>
      </w:r>
      <w:proofErr w:type="gramEnd"/>
      <w:r>
        <w:t xml:space="preserve">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 xml:space="preserve">Table </w:t>
      </w:r>
      <w:r w:rsidR="007A2FF7">
        <w:t xml:space="preserve">5a </w:t>
      </w:r>
      <w:r>
        <w:t xml:space="preserve">shows </w:t>
      </w:r>
      <w:r w:rsidR="00EE0283">
        <w:t xml:space="preserve">compensation and water prices for </w:t>
      </w:r>
      <w:proofErr w:type="spellStart"/>
      <w:r w:rsidR="008D7BAE">
        <w:t>recent</w:t>
      </w:r>
      <w:r w:rsidR="00EE0283">
        <w:t>voluntary</w:t>
      </w:r>
      <w:proofErr w:type="spellEnd"/>
      <w:r w:rsidR="00EE0283">
        <w:t xml:space="preserve">, compensated, and mandatory Colorado River Basin </w:t>
      </w:r>
      <w:r w:rsidR="00EE0283" w:rsidRPr="00A30C9C">
        <w:t>water conservation program</w:t>
      </w:r>
      <w:r w:rsidR="00EE0283">
        <w:t>s</w:t>
      </w:r>
      <w:r w:rsidR="00EE0283" w:rsidRPr="00A30C9C">
        <w:t xml:space="preserve"> </w: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 </w:instrText>
      </w:r>
      <w:r w:rsidR="00EE0283">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rsidR="00EE0283">
        <w:instrText xml:space="preserve"> ADDIN EN.CITE.DATA </w:instrText>
      </w:r>
      <w:r w:rsidR="00EE0283">
        <w:fldChar w:fldCharType="end"/>
      </w:r>
      <w:r w:rsidR="00EE0283">
        <w:fldChar w:fldCharType="separate"/>
      </w:r>
      <w:r w:rsidR="00EE0283">
        <w:rPr>
          <w:noProof/>
        </w:rPr>
        <w:t>(Allhands, 2021; UCRC, 2018; UCRC, 2024; USBR, 2021a; USBR, 2021c)</w:t>
      </w:r>
      <w:r w:rsidR="00EE0283">
        <w:fldChar w:fldCharType="end"/>
      </w:r>
      <w:r w:rsidR="00FB16C1">
        <w:t>.</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w:t>
      </w:r>
      <w:proofErr w:type="gramStart"/>
      <w:r>
        <w:t>0.5)(</w:t>
      </w:r>
      <w:proofErr w:type="gramEnd"/>
      <w:r>
        <w:t>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w:t>
      </w:r>
      <w:proofErr w:type="gramStart"/>
      <w:r>
        <w:t>0.5)(</w:t>
      </w:r>
      <w:proofErr w:type="gramEnd"/>
      <w:r>
        <w:t>500) + (0.2)(1,200) = $850 million.</w:t>
      </w:r>
    </w:p>
    <w:p w14:paraId="4CCF8BE3" w14:textId="47B40C9D" w:rsidR="005B68F2" w:rsidRDefault="006F61F9" w:rsidP="00FE7620">
      <w:r w:rsidRPr="00A30C9C">
        <w:lastRenderedPageBreak/>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 xml:space="preserve">(Table </w:t>
      </w:r>
      <w:r w:rsidR="007A2FF7">
        <w:rPr>
          <w:noProof/>
        </w:rPr>
        <w:t>5a</w:t>
      </w:r>
      <w:r>
        <w:rPr>
          <w:noProof/>
        </w:rPr>
        <w:t>; Allhands, 2021; James, 2021; UCRC, 2018; UCRC, 2024; USBR, 2021a; USBR, 2021c)</w:t>
      </w:r>
      <w:r>
        <w:fldChar w:fldCharType="end"/>
      </w:r>
      <w:r w:rsidR="00722B95">
        <w:t>.</w:t>
      </w:r>
    </w:p>
    <w:p w14:paraId="392D34FC" w14:textId="6B043FF9" w:rsidR="007E5F99" w:rsidRPr="000C0D07" w:rsidRDefault="00530AA0" w:rsidP="007E5F99">
      <w:pPr>
        <w:ind w:left="360"/>
        <w:rPr>
          <w:b/>
          <w:bCs/>
        </w:rPr>
      </w:pPr>
      <w:r>
        <w:rPr>
          <w:b/>
          <w:bCs/>
        </w:rPr>
        <w:t xml:space="preserve">Table </w:t>
      </w:r>
      <w:r w:rsidR="007A2FF7">
        <w:rPr>
          <w:b/>
          <w:bCs/>
        </w:rPr>
        <w:t>5a</w:t>
      </w:r>
      <w:r w:rsidR="00023A42">
        <w:rPr>
          <w:b/>
          <w:bCs/>
        </w:rPr>
        <w:t xml:space="preserve">. </w:t>
      </w:r>
      <w:r w:rsidR="007E5F99" w:rsidRPr="000C0D07">
        <w:rPr>
          <w:b/>
          <w:bCs/>
        </w:rPr>
        <w:t>Colorado River Basin water conservation programs and accomplishments.</w:t>
      </w:r>
    </w:p>
    <w:p w14:paraId="34C58409" w14:textId="62172796" w:rsidR="00FE7620" w:rsidRPr="002763F7" w:rsidRDefault="00A13C13" w:rsidP="00814F19">
      <w:pPr>
        <w:rPr>
          <w:b/>
          <w:bCs/>
        </w:rPr>
      </w:pPr>
      <w:r w:rsidRPr="00A13C13">
        <w:rPr>
          <w:noProof/>
        </w:rPr>
        <w:drawing>
          <wp:inline distT="0" distB="0" distL="0" distR="0" wp14:anchorId="2D568C4C" wp14:editId="0A8D54DE">
            <wp:extent cx="5943600" cy="2371090"/>
            <wp:effectExtent l="0" t="0" r="0" b="0"/>
            <wp:docPr id="1856583713"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583713" name="Picture 1" descr="A screenshot of a table&#10;&#10;Description automatically generated"/>
                    <pic:cNvPicPr/>
                  </pic:nvPicPr>
                  <pic:blipFill>
                    <a:blip r:embed="rId32"/>
                    <a:stretch>
                      <a:fillRect/>
                    </a:stretch>
                  </pic:blipFill>
                  <pic:spPr>
                    <a:xfrm>
                      <a:off x="0" y="0"/>
                      <a:ext cx="5943600" cy="237109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772B70A6">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2EA41014" w:rsidR="00D61E65" w:rsidRDefault="00DB2F67" w:rsidP="00D61E65">
      <w:pPr>
        <w:pStyle w:val="Heading3"/>
      </w:pPr>
      <w:r>
        <w:t xml:space="preserve">(v)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lastRenderedPageBreak/>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w:t>
      </w:r>
      <w:proofErr w:type="gramStart"/>
      <w:r w:rsidR="008F519D">
        <w:t>state .</w:t>
      </w:r>
      <w:proofErr w:type="gramEnd"/>
      <w:r w:rsidR="008F519D">
        <w:t xml:space="preserve">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4"/>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5"/>
                    <a:stretch>
                      <a:fillRect/>
                    </a:stretch>
                  </pic:blipFill>
                  <pic:spPr>
                    <a:xfrm>
                      <a:off x="0" y="0"/>
                      <a:ext cx="3904762" cy="1114286"/>
                    </a:xfrm>
                    <a:prstGeom prst="rect">
                      <a:avLst/>
                    </a:prstGeom>
                  </pic:spPr>
                </pic:pic>
              </a:graphicData>
            </a:graphic>
          </wp:inline>
        </w:drawing>
      </w:r>
    </w:p>
    <w:p w14:paraId="6BFE9E64" w14:textId="219A69C3" w:rsidR="00DB2F67" w:rsidRDefault="00DB2F67" w:rsidP="00DB2F67">
      <w:pPr>
        <w:pStyle w:val="Heading3"/>
      </w:pPr>
      <w:r>
        <w:t>(vi)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w:t>
      </w:r>
      <w:proofErr w:type="gramStart"/>
      <w:r>
        <w:t>and also</w:t>
      </w:r>
      <w:proofErr w:type="gramEnd"/>
      <w:r>
        <w:t xml:space="preserve">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w:t>
      </w:r>
      <w:proofErr w:type="gramStart"/>
      <w:r>
        <w:t>So</w:t>
      </w:r>
      <w:proofErr w:type="gramEnd"/>
      <w:r>
        <w:t xml:space="preserve">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6"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7"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8"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9"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0"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1"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2"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E82B06">
      <w:pPr>
        <w:numPr>
          <w:ilvl w:val="0"/>
          <w:numId w:val="43"/>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3"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4"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5"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6"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7"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48"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49"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0"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1"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2"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3"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4"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5"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6"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7"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58"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59"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0"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1"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2"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3"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4"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5"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6"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752D21" w14:textId="77777777" w:rsidR="006740DD" w:rsidRDefault="006740DD" w:rsidP="00305979">
      <w:r>
        <w:separator/>
      </w:r>
    </w:p>
  </w:endnote>
  <w:endnote w:type="continuationSeparator" w:id="0">
    <w:p w14:paraId="76AAF76A" w14:textId="77777777" w:rsidR="006740DD" w:rsidRDefault="006740DD"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9E8B05" w14:textId="77777777" w:rsidR="006740DD" w:rsidRDefault="006740DD" w:rsidP="00305979">
      <w:r>
        <w:separator/>
      </w:r>
    </w:p>
  </w:footnote>
  <w:footnote w:type="continuationSeparator" w:id="0">
    <w:p w14:paraId="3C79A721" w14:textId="77777777" w:rsidR="006740DD" w:rsidRDefault="006740DD"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48515BF"/>
    <w:multiLevelType w:val="hybridMultilevel"/>
    <w:tmpl w:val="FCD072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4" w15:restartNumberingAfterBreak="0">
    <w:nsid w:val="0DC614E3"/>
    <w:multiLevelType w:val="hybridMultilevel"/>
    <w:tmpl w:val="D7B853FC"/>
    <w:lvl w:ilvl="0" w:tplc="0409001B">
      <w:start w:val="1"/>
      <w:numFmt w:val="low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6A6AD4"/>
    <w:multiLevelType w:val="hybridMultilevel"/>
    <w:tmpl w:val="21146FB2"/>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2"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14"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E141F1A"/>
    <w:multiLevelType w:val="hybridMultilevel"/>
    <w:tmpl w:val="186AF0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F455449"/>
    <w:multiLevelType w:val="hybridMultilevel"/>
    <w:tmpl w:val="88A6B9A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2BC25DDF"/>
    <w:multiLevelType w:val="hybridMultilevel"/>
    <w:tmpl w:val="E02A3E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783422F"/>
    <w:multiLevelType w:val="hybridMultilevel"/>
    <w:tmpl w:val="A71A0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4"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6"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452196A"/>
    <w:multiLevelType w:val="hybridMultilevel"/>
    <w:tmpl w:val="4210F2BA"/>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4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5"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6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8122CCA"/>
    <w:multiLevelType w:val="hybridMultilevel"/>
    <w:tmpl w:val="7AB03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5"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F5776CE"/>
    <w:multiLevelType w:val="hybridMultilevel"/>
    <w:tmpl w:val="892A9C34"/>
    <w:lvl w:ilvl="0" w:tplc="0409000F">
      <w:start w:val="1"/>
      <w:numFmt w:val="decimal"/>
      <w:lvlText w:val="%1."/>
      <w:lvlJc w:val="left"/>
      <w:pPr>
        <w:ind w:left="144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212625040">
    <w:abstractNumId w:val="37"/>
  </w:num>
  <w:num w:numId="2" w16cid:durableId="666324048">
    <w:abstractNumId w:val="14"/>
  </w:num>
  <w:num w:numId="3" w16cid:durableId="1988436020">
    <w:abstractNumId w:val="65"/>
  </w:num>
  <w:num w:numId="4" w16cid:durableId="907768004">
    <w:abstractNumId w:val="41"/>
  </w:num>
  <w:num w:numId="5" w16cid:durableId="430854794">
    <w:abstractNumId w:val="33"/>
  </w:num>
  <w:num w:numId="6" w16cid:durableId="268708058">
    <w:abstractNumId w:val="12"/>
  </w:num>
  <w:num w:numId="7" w16cid:durableId="1818374129">
    <w:abstractNumId w:val="71"/>
  </w:num>
  <w:num w:numId="8" w16cid:durableId="1800225437">
    <w:abstractNumId w:val="16"/>
  </w:num>
  <w:num w:numId="9" w16cid:durableId="1451122951">
    <w:abstractNumId w:val="30"/>
  </w:num>
  <w:num w:numId="10" w16cid:durableId="98766551">
    <w:abstractNumId w:val="23"/>
  </w:num>
  <w:num w:numId="11" w16cid:durableId="1140614950">
    <w:abstractNumId w:val="56"/>
  </w:num>
  <w:num w:numId="12" w16cid:durableId="1138382290">
    <w:abstractNumId w:val="7"/>
  </w:num>
  <w:num w:numId="13" w16cid:durableId="490485643">
    <w:abstractNumId w:val="11"/>
  </w:num>
  <w:num w:numId="14" w16cid:durableId="1240288039">
    <w:abstractNumId w:val="50"/>
  </w:num>
  <w:num w:numId="15" w16cid:durableId="1183737863">
    <w:abstractNumId w:val="35"/>
  </w:num>
  <w:num w:numId="16" w16cid:durableId="695929054">
    <w:abstractNumId w:val="40"/>
  </w:num>
  <w:num w:numId="17" w16cid:durableId="215164903">
    <w:abstractNumId w:val="59"/>
  </w:num>
  <w:num w:numId="18" w16cid:durableId="1284917547">
    <w:abstractNumId w:val="32"/>
  </w:num>
  <w:num w:numId="19" w16cid:durableId="2014380315">
    <w:abstractNumId w:val="64"/>
  </w:num>
  <w:num w:numId="20" w16cid:durableId="1785491873">
    <w:abstractNumId w:val="72"/>
  </w:num>
  <w:num w:numId="21" w16cid:durableId="72624349">
    <w:abstractNumId w:val="45"/>
  </w:num>
  <w:num w:numId="22" w16cid:durableId="1541278595">
    <w:abstractNumId w:val="8"/>
  </w:num>
  <w:num w:numId="23" w16cid:durableId="572281228">
    <w:abstractNumId w:val="43"/>
  </w:num>
  <w:num w:numId="24" w16cid:durableId="1162507468">
    <w:abstractNumId w:val="46"/>
  </w:num>
  <w:num w:numId="25" w16cid:durableId="49354054">
    <w:abstractNumId w:val="44"/>
  </w:num>
  <w:num w:numId="26" w16cid:durableId="1394618162">
    <w:abstractNumId w:val="22"/>
  </w:num>
  <w:num w:numId="27" w16cid:durableId="1275404469">
    <w:abstractNumId w:val="19"/>
  </w:num>
  <w:num w:numId="28" w16cid:durableId="403527913">
    <w:abstractNumId w:val="9"/>
  </w:num>
  <w:num w:numId="29" w16cid:durableId="1678118878">
    <w:abstractNumId w:val="57"/>
  </w:num>
  <w:num w:numId="30" w16cid:durableId="1655259926">
    <w:abstractNumId w:val="63"/>
  </w:num>
  <w:num w:numId="31" w16cid:durableId="440221456">
    <w:abstractNumId w:val="26"/>
  </w:num>
  <w:num w:numId="32" w16cid:durableId="1591036978">
    <w:abstractNumId w:val="70"/>
  </w:num>
  <w:num w:numId="33" w16cid:durableId="80952326">
    <w:abstractNumId w:val="15"/>
  </w:num>
  <w:num w:numId="34" w16cid:durableId="1327246831">
    <w:abstractNumId w:val="29"/>
  </w:num>
  <w:num w:numId="35" w16cid:durableId="1874492368">
    <w:abstractNumId w:val="67"/>
  </w:num>
  <w:num w:numId="36" w16cid:durableId="1122304897">
    <w:abstractNumId w:val="34"/>
  </w:num>
  <w:num w:numId="37" w16cid:durableId="46729573">
    <w:abstractNumId w:val="62"/>
  </w:num>
  <w:num w:numId="38" w16cid:durableId="1606575303">
    <w:abstractNumId w:val="61"/>
  </w:num>
  <w:num w:numId="39" w16cid:durableId="1757480749">
    <w:abstractNumId w:val="69"/>
  </w:num>
  <w:num w:numId="40" w16cid:durableId="1372613918">
    <w:abstractNumId w:val="48"/>
  </w:num>
  <w:num w:numId="41" w16cid:durableId="1782992877">
    <w:abstractNumId w:val="13"/>
  </w:num>
  <w:num w:numId="42" w16cid:durableId="936904640">
    <w:abstractNumId w:val="6"/>
  </w:num>
  <w:num w:numId="43" w16cid:durableId="771710451">
    <w:abstractNumId w:val="2"/>
  </w:num>
  <w:num w:numId="44" w16cid:durableId="359357363">
    <w:abstractNumId w:val="53"/>
  </w:num>
  <w:num w:numId="45" w16cid:durableId="1952593545">
    <w:abstractNumId w:val="66"/>
  </w:num>
  <w:num w:numId="46" w16cid:durableId="2001493514">
    <w:abstractNumId w:val="20"/>
  </w:num>
  <w:num w:numId="47" w16cid:durableId="555051815">
    <w:abstractNumId w:val="51"/>
  </w:num>
  <w:num w:numId="48" w16cid:durableId="2103448875">
    <w:abstractNumId w:val="42"/>
  </w:num>
  <w:num w:numId="49" w16cid:durableId="1033581586">
    <w:abstractNumId w:val="55"/>
  </w:num>
  <w:num w:numId="50" w16cid:durableId="360134165">
    <w:abstractNumId w:val="76"/>
  </w:num>
  <w:num w:numId="51" w16cid:durableId="990212482">
    <w:abstractNumId w:val="36"/>
  </w:num>
  <w:num w:numId="52" w16cid:durableId="1690985707">
    <w:abstractNumId w:val="28"/>
  </w:num>
  <w:num w:numId="53" w16cid:durableId="1235119489">
    <w:abstractNumId w:val="31"/>
  </w:num>
  <w:num w:numId="54" w16cid:durableId="156384923">
    <w:abstractNumId w:val="49"/>
  </w:num>
  <w:num w:numId="55" w16cid:durableId="1634142177">
    <w:abstractNumId w:val="0"/>
  </w:num>
  <w:num w:numId="56" w16cid:durableId="701975763">
    <w:abstractNumId w:val="17"/>
  </w:num>
  <w:num w:numId="57" w16cid:durableId="269506288">
    <w:abstractNumId w:val="3"/>
  </w:num>
  <w:num w:numId="58" w16cid:durableId="1694646785">
    <w:abstractNumId w:val="60"/>
  </w:num>
  <w:num w:numId="59" w16cid:durableId="377709132">
    <w:abstractNumId w:val="39"/>
  </w:num>
  <w:num w:numId="60" w16cid:durableId="10647268">
    <w:abstractNumId w:val="21"/>
  </w:num>
  <w:num w:numId="61" w16cid:durableId="1663267235">
    <w:abstractNumId w:val="52"/>
  </w:num>
  <w:num w:numId="62" w16cid:durableId="1798137640">
    <w:abstractNumId w:val="73"/>
  </w:num>
  <w:num w:numId="63" w16cid:durableId="1319917892">
    <w:abstractNumId w:val="75"/>
  </w:num>
  <w:num w:numId="64" w16cid:durableId="1991978149">
    <w:abstractNumId w:val="1"/>
  </w:num>
  <w:num w:numId="65" w16cid:durableId="1978954950">
    <w:abstractNumId w:val="27"/>
  </w:num>
  <w:num w:numId="66" w16cid:durableId="1948343794">
    <w:abstractNumId w:val="38"/>
  </w:num>
  <w:num w:numId="67" w16cid:durableId="143132801">
    <w:abstractNumId w:val="77"/>
  </w:num>
  <w:num w:numId="68" w16cid:durableId="1989746656">
    <w:abstractNumId w:val="5"/>
  </w:num>
  <w:num w:numId="69" w16cid:durableId="229848381">
    <w:abstractNumId w:val="24"/>
  </w:num>
  <w:num w:numId="70" w16cid:durableId="600453443">
    <w:abstractNumId w:val="18"/>
  </w:num>
  <w:num w:numId="71" w16cid:durableId="392506918">
    <w:abstractNumId w:val="10"/>
  </w:num>
  <w:num w:numId="72" w16cid:durableId="1364594570">
    <w:abstractNumId w:val="47"/>
  </w:num>
  <w:num w:numId="73" w16cid:durableId="144669401">
    <w:abstractNumId w:val="25"/>
  </w:num>
  <w:num w:numId="74" w16cid:durableId="690112162">
    <w:abstractNumId w:val="68"/>
  </w:num>
  <w:num w:numId="75" w16cid:durableId="1275943715">
    <w:abstractNumId w:val="4"/>
  </w:num>
  <w:num w:numId="76" w16cid:durableId="1164737649">
    <w:abstractNumId w:val="54"/>
  </w:num>
  <w:num w:numId="77" w16cid:durableId="1094713696">
    <w:abstractNumId w:val="74"/>
  </w:num>
  <w:num w:numId="78" w16cid:durableId="873076770">
    <w:abstractNumId w:val="5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099"/>
    <w:rsid w:val="00037160"/>
    <w:rsid w:val="00040931"/>
    <w:rsid w:val="00043F17"/>
    <w:rsid w:val="0005062A"/>
    <w:rsid w:val="000530F3"/>
    <w:rsid w:val="00054E87"/>
    <w:rsid w:val="00063C02"/>
    <w:rsid w:val="000651DB"/>
    <w:rsid w:val="000675C7"/>
    <w:rsid w:val="00073F0E"/>
    <w:rsid w:val="00077D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6638"/>
    <w:rsid w:val="000E4C4B"/>
    <w:rsid w:val="000E5671"/>
    <w:rsid w:val="000E6172"/>
    <w:rsid w:val="000E7C43"/>
    <w:rsid w:val="000F1990"/>
    <w:rsid w:val="000F34DF"/>
    <w:rsid w:val="001003A8"/>
    <w:rsid w:val="00100BA3"/>
    <w:rsid w:val="00104386"/>
    <w:rsid w:val="00107E26"/>
    <w:rsid w:val="00116EC5"/>
    <w:rsid w:val="00120879"/>
    <w:rsid w:val="00126061"/>
    <w:rsid w:val="00134A86"/>
    <w:rsid w:val="00135212"/>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3A8D"/>
    <w:rsid w:val="00273BE0"/>
    <w:rsid w:val="00273BEA"/>
    <w:rsid w:val="002763F7"/>
    <w:rsid w:val="002827C4"/>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3E47"/>
    <w:rsid w:val="002C56D5"/>
    <w:rsid w:val="002C5EBC"/>
    <w:rsid w:val="002C67E4"/>
    <w:rsid w:val="002D0B09"/>
    <w:rsid w:val="002D197C"/>
    <w:rsid w:val="002D2880"/>
    <w:rsid w:val="002D3669"/>
    <w:rsid w:val="002D4637"/>
    <w:rsid w:val="002E0165"/>
    <w:rsid w:val="002E459B"/>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7EE"/>
    <w:rsid w:val="003A2180"/>
    <w:rsid w:val="003A788B"/>
    <w:rsid w:val="003B1977"/>
    <w:rsid w:val="003B41F1"/>
    <w:rsid w:val="003B765B"/>
    <w:rsid w:val="003C2562"/>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AC0"/>
    <w:rsid w:val="004C1113"/>
    <w:rsid w:val="004C2FC1"/>
    <w:rsid w:val="004C30DE"/>
    <w:rsid w:val="004D05B7"/>
    <w:rsid w:val="004D45F6"/>
    <w:rsid w:val="004D6E2A"/>
    <w:rsid w:val="004D7C29"/>
    <w:rsid w:val="004D7CE7"/>
    <w:rsid w:val="004E2E80"/>
    <w:rsid w:val="004E302B"/>
    <w:rsid w:val="004E4F15"/>
    <w:rsid w:val="004E5770"/>
    <w:rsid w:val="004F21A5"/>
    <w:rsid w:val="004F2FB9"/>
    <w:rsid w:val="004F36D3"/>
    <w:rsid w:val="004F4C86"/>
    <w:rsid w:val="004F618A"/>
    <w:rsid w:val="0050089C"/>
    <w:rsid w:val="00504598"/>
    <w:rsid w:val="00504C42"/>
    <w:rsid w:val="00511097"/>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54E9"/>
    <w:rsid w:val="005F5D7F"/>
    <w:rsid w:val="005F6D12"/>
    <w:rsid w:val="005F7D2D"/>
    <w:rsid w:val="005F7E52"/>
    <w:rsid w:val="00607B2A"/>
    <w:rsid w:val="006169E8"/>
    <w:rsid w:val="00620B73"/>
    <w:rsid w:val="00621EEA"/>
    <w:rsid w:val="00622D57"/>
    <w:rsid w:val="006242EA"/>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61F39"/>
    <w:rsid w:val="00663C24"/>
    <w:rsid w:val="00670362"/>
    <w:rsid w:val="006740DD"/>
    <w:rsid w:val="00674E75"/>
    <w:rsid w:val="00681803"/>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3B4"/>
    <w:rsid w:val="006D6226"/>
    <w:rsid w:val="006E4B2B"/>
    <w:rsid w:val="006E6674"/>
    <w:rsid w:val="006F61F9"/>
    <w:rsid w:val="00701A74"/>
    <w:rsid w:val="00702C8A"/>
    <w:rsid w:val="0070414A"/>
    <w:rsid w:val="007058BF"/>
    <w:rsid w:val="007079F3"/>
    <w:rsid w:val="007115C4"/>
    <w:rsid w:val="00711BCA"/>
    <w:rsid w:val="00716958"/>
    <w:rsid w:val="00717C95"/>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B45DD"/>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905AF"/>
    <w:rsid w:val="00991C58"/>
    <w:rsid w:val="00993132"/>
    <w:rsid w:val="009A3101"/>
    <w:rsid w:val="009A448D"/>
    <w:rsid w:val="009A7E46"/>
    <w:rsid w:val="009B1ADA"/>
    <w:rsid w:val="009B29C2"/>
    <w:rsid w:val="009B4AFE"/>
    <w:rsid w:val="009B7E4D"/>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EF7"/>
    <w:rsid w:val="00A72A9B"/>
    <w:rsid w:val="00A757B7"/>
    <w:rsid w:val="00A75F9A"/>
    <w:rsid w:val="00A80767"/>
    <w:rsid w:val="00A847F4"/>
    <w:rsid w:val="00A85453"/>
    <w:rsid w:val="00A85D10"/>
    <w:rsid w:val="00A869B4"/>
    <w:rsid w:val="00A86EE5"/>
    <w:rsid w:val="00A925E8"/>
    <w:rsid w:val="00A92FBE"/>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56EC"/>
    <w:rsid w:val="00BB3C78"/>
    <w:rsid w:val="00BB5C7C"/>
    <w:rsid w:val="00BC5D9C"/>
    <w:rsid w:val="00BD12BC"/>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3D21"/>
    <w:rsid w:val="00D56ABB"/>
    <w:rsid w:val="00D61E65"/>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F05834"/>
    <w:rsid w:val="00F105AB"/>
    <w:rsid w:val="00F15CC5"/>
    <w:rsid w:val="00F17D9B"/>
    <w:rsid w:val="00F200C3"/>
    <w:rsid w:val="00F23150"/>
    <w:rsid w:val="00F23AE1"/>
    <w:rsid w:val="00F245CF"/>
    <w:rsid w:val="00F27E8A"/>
    <w:rsid w:val="00F27F1C"/>
    <w:rsid w:val="00F31A1A"/>
    <w:rsid w:val="00F33C6B"/>
    <w:rsid w:val="00F3725D"/>
    <w:rsid w:val="00F40D61"/>
    <w:rsid w:val="00F416F8"/>
    <w:rsid w:val="00F43858"/>
    <w:rsid w:val="00F43CD8"/>
    <w:rsid w:val="00F670FD"/>
    <w:rsid w:val="00F675EF"/>
    <w:rsid w:val="00F71043"/>
    <w:rsid w:val="00F74768"/>
    <w:rsid w:val="00F77A0D"/>
    <w:rsid w:val="00F802EB"/>
    <w:rsid w:val="00F84EFE"/>
    <w:rsid w:val="00F859E9"/>
    <w:rsid w:val="00F87C9C"/>
    <w:rsid w:val="00F9666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usbr.gov/dcp/finaldocs.html" TargetMode="External"/><Relationship Id="rId47" Type="http://schemas.openxmlformats.org/officeDocument/2006/relationships/hyperlink" Target="https://www.ibwc.gov/Treaties_Minutes/Minutes.html" TargetMode="External"/><Relationship Id="rId63" Type="http://schemas.openxmlformats.org/officeDocument/2006/relationships/hyperlink" Target="https://www.usbr.gov/ColoradoRiverBasin/Post2026Ops.html"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github.com/dzeke/ColoradoRiverCollaborate/tree/main/LakeMeadWaterBankDivideInflow" TargetMode="External"/><Relationship Id="rId40" Type="http://schemas.openxmlformats.org/officeDocument/2006/relationships/hyperlink" Target="https://www.usbr.gov/lc/region/programs/strategies/RecordofDecision.pdf" TargetMode="External"/><Relationship Id="rId45" Type="http://schemas.openxmlformats.org/officeDocument/2006/relationships/hyperlink" Target="http://dx.doi.org/10.2139/ssrn.3483654"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www.usbr.gov/ColoradoRiverBasin/documents/7.D.Review_FinalReport_12-18-2020.pdf" TargetMode="External"/><Relationship Id="rId66" Type="http://schemas.openxmlformats.org/officeDocument/2006/relationships/hyperlink" Target="https://doi.org/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programs/PilotSysConsProg/pilotsystem.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azcentral.com/story/opinion/op-ed/joannaallhands/2021/11/08/lake-mead-could-get-extra-water-from-lower-basin-annually/6306601001/" TargetMode="External"/><Relationship Id="rId48" Type="http://schemas.openxmlformats.org/officeDocument/2006/relationships/hyperlink" Target="https://www.azcentral.com/story/news/local/arizona-environment/2021/04/06/colorado-river-drought-deepens-arizona-prepares-water-cutbacks/4808587001/" TargetMode="External"/><Relationship Id="rId56" Type="http://schemas.openxmlformats.org/officeDocument/2006/relationships/hyperlink" Target="https://www.usbr.gov/lc/region/programs/crbstudy.html" TargetMode="External"/><Relationship Id="rId64" Type="http://schemas.openxmlformats.org/officeDocument/2006/relationships/hyperlink" Target="https://www.usgs.gov/media/images/colorado-river-basin-map"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doi.org/10.1029/2024WR037225"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www.usbr.gov/lc/images/maps/CRBSmap.jpg" TargetMode="External"/><Relationship Id="rId46" Type="http://schemas.openxmlformats.org/officeDocument/2006/relationships/hyperlink" Target="https://www.usbr.gov/lc/region/pao/pdfiles/crcompct.pdf"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hyperlink" Target="https://www.ibwc.gov/Treaties_Minutes/Minutes.html" TargetMode="External"/><Relationship Id="rId54" Type="http://schemas.openxmlformats.org/officeDocument/2006/relationships/hyperlink" Target="http://www.ucrcommission.com/RepDoc/SCPPDocuments/2018__SCPP_FUBRD.pdf" TargetMode="External"/><Relationship Id="rId62" Type="http://schemas.openxmlformats.org/officeDocument/2006/relationships/hyperlink" Target="https://www.usbr.gov/ColoradoRiverBasin/post2026/itew.htm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github.com/dzeke/ColoradoRiverCollaborate/tree/main/LakeMeadWaterBankDivideInflow" TargetMode="External"/><Relationship Id="rId49" Type="http://schemas.openxmlformats.org/officeDocument/2006/relationships/hyperlink" Target="http://dx.doi.org/10.5066/F79C6VG3" TargetMode="External"/><Relationship Id="rId57" Type="http://schemas.openxmlformats.org/officeDocument/2006/relationships/hyperlink" Target="https://www.usbr.gov/ColoradoRiverBasin/dcp/index.html"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snwa.com/assets/pdf/lower-basin-alternative-letter-march2024.pdf"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lc/region/g4000/hourly/mead-elv.html" TargetMode="External"/><Relationship Id="rId65" Type="http://schemas.openxmlformats.org/officeDocument/2006/relationships/hyperlink" Target="https://qcnr.usu.edu/coloradoriver/files/news/White-Paper-2.pdf"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www.usbr.gov/lc/region/g1000/lawofrvr.html" TargetMode="External"/><Relationship Id="rId34" Type="http://schemas.openxmlformats.org/officeDocument/2006/relationships/image" Target="media/image22.png"/><Relationship Id="rId50" Type="http://schemas.openxmlformats.org/officeDocument/2006/relationships/hyperlink" Target="https://digitalcommons.usu.edu/water_pubs/169/" TargetMode="External"/><Relationship Id="rId55" Type="http://schemas.openxmlformats.org/officeDocument/2006/relationships/hyperlink" Target="http://www.ucrcommission.com/wp-content/uploads/2024/06/2023_SCPP_Report_June202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TotalTime>
  <Pages>35</Pages>
  <Words>10920</Words>
  <Characters>62247</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Anabelle Myers</cp:lastModifiedBy>
  <cp:revision>127</cp:revision>
  <dcterms:created xsi:type="dcterms:W3CDTF">2021-11-05T17:34:00Z</dcterms:created>
  <dcterms:modified xsi:type="dcterms:W3CDTF">2025-06-09T20:49:00Z</dcterms:modified>
</cp:coreProperties>
</file>